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F11F8C" w14:textId="1C668D8E" w:rsidR="00517CD5" w:rsidRPr="00035319" w:rsidRDefault="00734892" w:rsidP="00734892">
      <w:pPr>
        <w:pStyle w:val="Balk1"/>
        <w:spacing w:before="240"/>
        <w:ind w:firstLine="0"/>
        <w:jc w:val="center"/>
      </w:pPr>
      <w:r>
        <w:t>Türkçe Başlık</w:t>
      </w:r>
    </w:p>
    <w:p w14:paraId="53C140A0" w14:textId="7352766B" w:rsidR="00711609" w:rsidRPr="00035319" w:rsidRDefault="00734892" w:rsidP="00035319">
      <w:pPr>
        <w:spacing w:before="240" w:after="0" w:line="216" w:lineRule="auto"/>
        <w:jc w:val="center"/>
        <w:rPr>
          <w:rFonts w:ascii="Charis SIL" w:hAnsi="Charis SIL" w:cs="Charis SIL"/>
          <w:color w:val="000000" w:themeColor="text1"/>
          <w:sz w:val="18"/>
          <w:szCs w:val="18"/>
        </w:rPr>
      </w:pPr>
      <w:r>
        <w:rPr>
          <w:rFonts w:ascii="Charis SIL" w:hAnsi="Charis SIL" w:cs="Charis SIL"/>
          <w:color w:val="000000" w:themeColor="text1"/>
          <w:sz w:val="18"/>
          <w:szCs w:val="18"/>
        </w:rPr>
        <w:t>Yazar Adı Soyadı</w:t>
      </w:r>
    </w:p>
    <w:p w14:paraId="70C1ABCE" w14:textId="131B4197" w:rsidR="00723A7E" w:rsidRPr="0076079F" w:rsidRDefault="00734892" w:rsidP="00035319">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00723A7E" w:rsidRPr="0076079F">
        <w:rPr>
          <w:rFonts w:ascii="Gentium Plus" w:hAnsi="Gentium Plus" w:cs="Gentium Plus"/>
          <w:color w:val="000000"/>
          <w:spacing w:val="-2"/>
          <w:sz w:val="16"/>
          <w:szCs w:val="16"/>
        </w:rPr>
        <w:t xml:space="preserve"> Üniversitesi, </w:t>
      </w:r>
      <w:proofErr w:type="spellStart"/>
      <w:r>
        <w:rPr>
          <w:rFonts w:ascii="Gentium Plus" w:hAnsi="Gentium Plus" w:cs="Gentium Plus"/>
          <w:color w:val="000000"/>
          <w:spacing w:val="-2"/>
          <w:sz w:val="16"/>
          <w:szCs w:val="16"/>
        </w:rPr>
        <w:t>xxxx</w:t>
      </w:r>
      <w:proofErr w:type="spellEnd"/>
      <w:r w:rsidR="00723A7E" w:rsidRPr="0076079F">
        <w:rPr>
          <w:rFonts w:ascii="Gentium Plus" w:hAnsi="Gentium Plus" w:cs="Gentium Plus"/>
          <w:color w:val="000000"/>
          <w:spacing w:val="-2"/>
          <w:sz w:val="16"/>
          <w:szCs w:val="16"/>
        </w:rPr>
        <w:t xml:space="preserve"> Fakültesi, </w:t>
      </w:r>
      <w:r>
        <w:rPr>
          <w:rFonts w:ascii="Gentium Plus" w:hAnsi="Gentium Plus" w:cs="Gentium Plus"/>
          <w:color w:val="000000"/>
          <w:spacing w:val="-2"/>
          <w:sz w:val="16"/>
          <w:szCs w:val="16"/>
        </w:rPr>
        <w:t>xxx</w:t>
      </w:r>
      <w:r w:rsidR="00723A7E" w:rsidRPr="0076079F">
        <w:rPr>
          <w:rFonts w:ascii="Gentium Plus" w:hAnsi="Gentium Plus" w:cs="Gentium Plus"/>
          <w:color w:val="000000"/>
          <w:spacing w:val="-2"/>
          <w:sz w:val="16"/>
          <w:szCs w:val="16"/>
        </w:rPr>
        <w:t xml:space="preserve"> Ana</w:t>
      </w:r>
      <w:r w:rsidR="00E56F13">
        <w:rPr>
          <w:rFonts w:ascii="Gentium Plus" w:hAnsi="Gentium Plus" w:cs="Gentium Plus"/>
          <w:color w:val="000000"/>
          <w:spacing w:val="-2"/>
          <w:sz w:val="16"/>
          <w:szCs w:val="16"/>
        </w:rPr>
        <w:t>b</w:t>
      </w:r>
      <w:r w:rsidR="00723A7E" w:rsidRPr="0076079F">
        <w:rPr>
          <w:rFonts w:ascii="Gentium Plus" w:hAnsi="Gentium Plus" w:cs="Gentium Plus"/>
          <w:color w:val="000000"/>
          <w:spacing w:val="-2"/>
          <w:sz w:val="16"/>
          <w:szCs w:val="16"/>
        </w:rPr>
        <w:t xml:space="preserve">ilim Dalı, </w:t>
      </w:r>
      <w:r>
        <w:rPr>
          <w:rFonts w:ascii="Gentium Plus" w:hAnsi="Gentium Plus" w:cs="Gentium Plus"/>
          <w:color w:val="000000"/>
          <w:spacing w:val="-2"/>
          <w:sz w:val="16"/>
          <w:szCs w:val="16"/>
        </w:rPr>
        <w:t>Şehir</w:t>
      </w:r>
      <w:r w:rsidR="00723A7E" w:rsidRPr="0076079F">
        <w:rPr>
          <w:rFonts w:ascii="Gentium Plus" w:hAnsi="Gentium Plus" w:cs="Gentium Plus"/>
          <w:color w:val="000000"/>
          <w:spacing w:val="-2"/>
          <w:sz w:val="16"/>
          <w:szCs w:val="16"/>
        </w:rPr>
        <w:t>, Türkiye</w:t>
      </w:r>
    </w:p>
    <w:p w14:paraId="37D91696" w14:textId="5D819B1C" w:rsidR="00711609" w:rsidRPr="0076079F" w:rsidRDefault="00035319" w:rsidP="00035319">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sidR="00734892">
        <w:rPr>
          <w:rFonts w:ascii="Gentium Plus" w:hAnsi="Gentium Plus" w:cs="Gentium Plus"/>
          <w:sz w:val="16"/>
          <w:szCs w:val="16"/>
        </w:rPr>
        <w:t>0</w:t>
      </w:r>
      <w:r w:rsidRPr="00734892">
        <w:rPr>
          <w:rFonts w:ascii="Gentium Plus" w:hAnsi="Gentium Plus" w:cs="Gentium Plus"/>
          <w:sz w:val="16"/>
          <w:szCs w:val="16"/>
        </w:rPr>
        <w:t>-</w:t>
      </w:r>
      <w:r w:rsidR="00734892">
        <w:rPr>
          <w:rFonts w:ascii="Gentium Plus" w:hAnsi="Gentium Plus" w:cs="Gentium Plus"/>
          <w:sz w:val="16"/>
          <w:szCs w:val="16"/>
        </w:rPr>
        <w:t>0000</w:t>
      </w:r>
      <w:r w:rsidRPr="00734892">
        <w:rPr>
          <w:rFonts w:ascii="Gentium Plus" w:hAnsi="Gentium Plus" w:cs="Gentium Plus"/>
          <w:sz w:val="16"/>
          <w:szCs w:val="16"/>
        </w:rPr>
        <w:t>-</w:t>
      </w:r>
      <w:r w:rsidR="00734892">
        <w:rPr>
          <w:rFonts w:ascii="Gentium Plus" w:hAnsi="Gentium Plus" w:cs="Gentium Plus"/>
          <w:sz w:val="16"/>
          <w:szCs w:val="16"/>
        </w:rPr>
        <w:t>0000</w:t>
      </w:r>
    </w:p>
    <w:p w14:paraId="58A4FDF2" w14:textId="30022F60" w:rsidR="00723A7E" w:rsidRPr="0076079F" w:rsidRDefault="00723A7E" w:rsidP="00723A7E">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sidR="00734892">
        <w:rPr>
          <w:rFonts w:ascii="Gentium Plus" w:hAnsi="Gentium Plus" w:cs="Gentium Plus"/>
          <w:sz w:val="16"/>
          <w:szCs w:val="16"/>
        </w:rPr>
        <w:t>xxxxxxxxx</w:t>
      </w:r>
      <w:proofErr w:type="spellEnd"/>
    </w:p>
    <w:p w14:paraId="1E4457E1" w14:textId="64810950" w:rsidR="00711609" w:rsidRDefault="00734892" w:rsidP="00035319">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19F36E45" w14:textId="27E76CE9" w:rsidR="00711609" w:rsidRPr="00035319" w:rsidRDefault="00734892" w:rsidP="00723A7E">
      <w:pPr>
        <w:spacing w:before="120" w:after="0" w:line="216" w:lineRule="auto"/>
        <w:jc w:val="center"/>
        <w:rPr>
          <w:rFonts w:ascii="Charis SIL" w:hAnsi="Charis SIL" w:cs="Charis SIL"/>
          <w:color w:val="000000" w:themeColor="text1"/>
          <w:sz w:val="18"/>
          <w:szCs w:val="18"/>
        </w:rPr>
      </w:pPr>
      <w:r>
        <w:rPr>
          <w:rFonts w:ascii="Charis SIL" w:hAnsi="Charis SIL" w:cs="Charis SIL"/>
          <w:color w:val="000000" w:themeColor="text1"/>
          <w:sz w:val="18"/>
          <w:szCs w:val="18"/>
        </w:rPr>
        <w:t>Yazar Adı Soyadı</w:t>
      </w:r>
    </w:p>
    <w:p w14:paraId="3E593373" w14:textId="77777777"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Üniversitesi,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Fakültesi,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Ana</w:t>
      </w:r>
      <w:r>
        <w:rPr>
          <w:rFonts w:ascii="Gentium Plus" w:hAnsi="Gentium Plus" w:cs="Gentium Plus"/>
          <w:color w:val="000000"/>
          <w:spacing w:val="-2"/>
          <w:sz w:val="16"/>
          <w:szCs w:val="16"/>
        </w:rPr>
        <w:t>b</w:t>
      </w:r>
      <w:r w:rsidRPr="0076079F">
        <w:rPr>
          <w:rFonts w:ascii="Gentium Plus" w:hAnsi="Gentium Plus" w:cs="Gentium Plus"/>
          <w:color w:val="000000"/>
          <w:spacing w:val="-2"/>
          <w:sz w:val="16"/>
          <w:szCs w:val="16"/>
        </w:rPr>
        <w:t xml:space="preserve">ilim Dalı, </w:t>
      </w:r>
      <w:r>
        <w:rPr>
          <w:rFonts w:ascii="Gentium Plus" w:hAnsi="Gentium Plus" w:cs="Gentium Plus"/>
          <w:color w:val="000000"/>
          <w:spacing w:val="-2"/>
          <w:sz w:val="16"/>
          <w:szCs w:val="16"/>
        </w:rPr>
        <w:t>Şehir</w:t>
      </w:r>
      <w:r w:rsidRPr="0076079F">
        <w:rPr>
          <w:rFonts w:ascii="Gentium Plus" w:hAnsi="Gentium Plus" w:cs="Gentium Plus"/>
          <w:color w:val="000000"/>
          <w:spacing w:val="-2"/>
          <w:sz w:val="16"/>
          <w:szCs w:val="16"/>
        </w:rPr>
        <w:t>, Türkiye</w:t>
      </w:r>
    </w:p>
    <w:p w14:paraId="67698F63" w14:textId="77777777" w:rsidR="00734892" w:rsidRPr="0076079F" w:rsidRDefault="00734892" w:rsidP="00734892">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57AEB742"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64B94733" w14:textId="77777777" w:rsidR="00734892" w:rsidRDefault="00734892" w:rsidP="00734892">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0B9CB77A" w14:textId="77777777" w:rsidR="007703E5" w:rsidRDefault="007703E5" w:rsidP="00A97B8B">
      <w:pPr>
        <w:pStyle w:val="Balk1"/>
        <w:ind w:firstLine="0"/>
      </w:pPr>
      <w:r w:rsidRPr="00496269">
        <w:t>Öz</w:t>
      </w:r>
    </w:p>
    <w:p w14:paraId="057B25FD" w14:textId="77777777" w:rsidR="00734892" w:rsidRPr="003E6BAF" w:rsidRDefault="00734892" w:rsidP="00734892">
      <w:pPr>
        <w:keepNext/>
        <w:spacing w:after="0" w:line="223"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250-300 kelimelik Türkçe</w:t>
      </w:r>
      <w:r>
        <w:rPr>
          <w:rFonts w:ascii="Gentium Plus" w:hAnsi="Gentium Plus" w:cs="Gentium Plus"/>
          <w:color w:val="FF0000"/>
          <w:spacing w:val="-2"/>
          <w:sz w:val="19"/>
          <w:szCs w:val="19"/>
        </w:rPr>
        <w:t>-</w:t>
      </w:r>
      <w:r w:rsidRPr="003E6BAF">
        <w:rPr>
          <w:rFonts w:ascii="Gentium Plus" w:hAnsi="Gentium Plus" w:cs="Gentium Plus"/>
          <w:color w:val="FF0000"/>
          <w:spacing w:val="-2"/>
          <w:sz w:val="19"/>
          <w:szCs w:val="19"/>
        </w:rPr>
        <w:t xml:space="preserve">İngilizce özet olmalıdır. </w:t>
      </w:r>
    </w:p>
    <w:p w14:paraId="606D137B" w14:textId="77777777" w:rsidR="00734892" w:rsidRPr="003E6BAF" w:rsidRDefault="00734892" w:rsidP="00734892">
      <w:pPr>
        <w:keepNext/>
        <w:spacing w:after="0" w:line="223"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 xml:space="preserve">Bk. </w:t>
      </w:r>
      <w:hyperlink r:id="rId8" w:history="1">
        <w:r w:rsidRPr="003E6BAF">
          <w:rPr>
            <w:rStyle w:val="Kpr"/>
            <w:rFonts w:ascii="Gentium Plus" w:hAnsi="Gentium Plus" w:cs="Gentium Plus"/>
            <w:color w:val="FF0000"/>
            <w:spacing w:val="-2"/>
            <w:sz w:val="19"/>
            <w:szCs w:val="19"/>
          </w:rPr>
          <w:t>https://www.isnadsistemi.org/guide/isnad2/akademik-yazim/4-oz-ve-ozet-yazimi/</w:t>
        </w:r>
      </w:hyperlink>
    </w:p>
    <w:p w14:paraId="163787F5" w14:textId="3FE13D43" w:rsidR="007703E5" w:rsidRPr="00496269" w:rsidRDefault="00734892" w:rsidP="00035319">
      <w:pPr>
        <w:spacing w:after="0" w:line="216" w:lineRule="auto"/>
        <w:jc w:val="both"/>
        <w:rPr>
          <w:rFonts w:ascii="Gentium Plus" w:hAnsi="Gentium Plus" w:cs="Gentium Plus"/>
          <w:color w:val="000000" w:themeColor="text1"/>
          <w:spacing w:val="-2"/>
          <w:sz w:val="20"/>
          <w:szCs w:val="20"/>
        </w:rPr>
      </w:pP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007703E5" w:rsidRPr="00496269">
        <w:rPr>
          <w:rFonts w:ascii="Gentium Plus" w:hAnsi="Gentium Plus" w:cs="Gentium Plus"/>
          <w:color w:val="000000" w:themeColor="text1"/>
          <w:spacing w:val="-2"/>
          <w:sz w:val="20"/>
          <w:szCs w:val="20"/>
        </w:rPr>
        <w:t>.</w:t>
      </w:r>
    </w:p>
    <w:p w14:paraId="6B67842A" w14:textId="77777777" w:rsidR="007703E5" w:rsidRDefault="007703E5" w:rsidP="00A97B8B">
      <w:pPr>
        <w:pStyle w:val="Balk1"/>
        <w:ind w:firstLine="0"/>
      </w:pPr>
      <w:r w:rsidRPr="00496269">
        <w:t xml:space="preserve">Anahtar Kelimeler </w:t>
      </w:r>
    </w:p>
    <w:p w14:paraId="61F63D45" w14:textId="77777777" w:rsidR="00734892" w:rsidRPr="009B179D" w:rsidRDefault="00734892" w:rsidP="00734892">
      <w:pPr>
        <w:widowControl w:val="0"/>
        <w:spacing w:after="0" w:line="240" w:lineRule="auto"/>
        <w:jc w:val="both"/>
        <w:rPr>
          <w:rFonts w:ascii="Gentium Plus" w:hAnsi="Gentium Plus" w:cs="Gentium Plus"/>
          <w:b/>
          <w:bCs/>
          <w:color w:val="FF0000"/>
          <w:spacing w:val="-2"/>
          <w:sz w:val="19"/>
          <w:szCs w:val="19"/>
        </w:rPr>
      </w:pPr>
      <w:r w:rsidRPr="009B179D">
        <w:rPr>
          <w:rFonts w:ascii="Gentium Plus" w:hAnsi="Gentium Plus" w:cs="Gentium Plus"/>
          <w:color w:val="FF0000"/>
          <w:spacing w:val="-2"/>
          <w:sz w:val="19"/>
          <w:szCs w:val="19"/>
        </w:rPr>
        <w:t xml:space="preserve">En az 5 </w:t>
      </w:r>
      <w:proofErr w:type="gramStart"/>
      <w:r w:rsidRPr="009B179D">
        <w:rPr>
          <w:rFonts w:ascii="Gentium Plus" w:hAnsi="Gentium Plus" w:cs="Gentium Plus"/>
          <w:color w:val="FF0000"/>
          <w:spacing w:val="-2"/>
          <w:sz w:val="19"/>
          <w:szCs w:val="19"/>
        </w:rPr>
        <w:t>Türkçe -</w:t>
      </w:r>
      <w:proofErr w:type="gramEnd"/>
      <w:r w:rsidRPr="009B179D">
        <w:rPr>
          <w:rFonts w:ascii="Gentium Plus" w:hAnsi="Gentium Plus" w:cs="Gentium Plus"/>
          <w:color w:val="FF0000"/>
          <w:spacing w:val="-2"/>
          <w:sz w:val="19"/>
          <w:szCs w:val="19"/>
        </w:rPr>
        <w:t xml:space="preserve"> İngilizce anahtar kelime yazılmalıdır.</w:t>
      </w:r>
    </w:p>
    <w:p w14:paraId="3E996E10" w14:textId="77777777" w:rsidR="00734892" w:rsidRPr="009B179D" w:rsidRDefault="00734892" w:rsidP="00734892">
      <w:pPr>
        <w:widowControl w:val="0"/>
        <w:spacing w:after="0" w:line="240" w:lineRule="auto"/>
        <w:jc w:val="both"/>
        <w:rPr>
          <w:rFonts w:ascii="Gentium Plus" w:hAnsi="Gentium Plus" w:cs="Gentium Plus"/>
          <w:bCs/>
          <w:color w:val="FF0000"/>
          <w:spacing w:val="-2"/>
          <w:sz w:val="19"/>
          <w:szCs w:val="19"/>
        </w:rPr>
      </w:pPr>
      <w:r w:rsidRPr="009B179D">
        <w:rPr>
          <w:rFonts w:ascii="Gentium Plus" w:hAnsi="Gentium Plus" w:cs="Gentium Plus"/>
          <w:bCs/>
          <w:color w:val="FF0000"/>
          <w:spacing w:val="-2"/>
          <w:sz w:val="19"/>
          <w:szCs w:val="19"/>
        </w:rPr>
        <w:t>Kavram 1 (Bilim Dalı Adı olmalı)</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2</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3</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4</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5</w:t>
      </w:r>
    </w:p>
    <w:p w14:paraId="1F20282B" w14:textId="77777777" w:rsidR="00734892" w:rsidRPr="009B179D" w:rsidRDefault="00734892" w:rsidP="00734892">
      <w:pPr>
        <w:widowControl w:val="0"/>
        <w:spacing w:after="0" w:line="240" w:lineRule="auto"/>
        <w:jc w:val="both"/>
        <w:rPr>
          <w:rFonts w:ascii="Gentium Plus" w:hAnsi="Gentium Plus" w:cs="Gentium Plus"/>
          <w:bCs/>
          <w:color w:val="FF0000"/>
          <w:spacing w:val="-2"/>
          <w:sz w:val="19"/>
          <w:szCs w:val="19"/>
        </w:rPr>
      </w:pPr>
      <w:r w:rsidRPr="009B179D">
        <w:rPr>
          <w:rFonts w:ascii="Gentium Plus" w:hAnsi="Gentium Plus" w:cs="Gentium Plus"/>
          <w:bCs/>
          <w:color w:val="FF0000"/>
          <w:spacing w:val="-2"/>
          <w:sz w:val="19"/>
          <w:szCs w:val="19"/>
        </w:rPr>
        <w:t xml:space="preserve">Bk. </w:t>
      </w:r>
      <w:hyperlink r:id="rId9" w:history="1">
        <w:r w:rsidRPr="009B179D">
          <w:rPr>
            <w:rStyle w:val="Kpr"/>
            <w:rFonts w:ascii="Gentium Plus" w:hAnsi="Gentium Plus" w:cs="Gentium Plus"/>
            <w:bCs/>
            <w:color w:val="FF0000"/>
            <w:spacing w:val="-2"/>
            <w:sz w:val="16"/>
            <w:szCs w:val="16"/>
          </w:rPr>
          <w:t>https://www.isnadsistemi.org/guide/isnad2/akademik-yazim/5-anahtar-kelimelerin-secimi/</w:t>
        </w:r>
      </w:hyperlink>
    </w:p>
    <w:p w14:paraId="65EC5CFE" w14:textId="7F8D2B9E" w:rsidR="00711609" w:rsidRDefault="00734892" w:rsidP="00734892">
      <w:pPr>
        <w:spacing w:after="0" w:line="216" w:lineRule="auto"/>
        <w:jc w:val="both"/>
        <w:rPr>
          <w:rFonts w:ascii="Gentium Plus" w:hAnsi="Gentium Plus" w:cs="Gentium Plus"/>
          <w:b/>
          <w:bCs/>
          <w:color w:val="000000" w:themeColor="text1"/>
          <w:spacing w:val="-2"/>
          <w:sz w:val="20"/>
          <w:szCs w:val="20"/>
        </w:rPr>
        <w:sectPr w:rsidR="00711609" w:rsidSect="00E11ACB">
          <w:headerReference w:type="even" r:id="rId10"/>
          <w:headerReference w:type="default" r:id="rId11"/>
          <w:footerReference w:type="even" r:id="rId12"/>
          <w:footerReference w:type="default" r:id="rId13"/>
          <w:headerReference w:type="first" r:id="rId14"/>
          <w:footerReference w:type="first" r:id="rId15"/>
          <w:pgSz w:w="9072" w:h="13608" w:code="155"/>
          <w:pgMar w:top="1247" w:right="907" w:bottom="567" w:left="907" w:header="567" w:footer="0" w:gutter="0"/>
          <w:pgNumType w:start="1"/>
          <w:cols w:space="708"/>
          <w:titlePg/>
          <w:docGrid w:linePitch="360"/>
        </w:sectPr>
      </w:pPr>
      <w:proofErr w:type="spellStart"/>
      <w:r>
        <w:rPr>
          <w:rFonts w:ascii="Gentium Plus" w:hAnsi="Gentium Plus" w:cs="Gentium Plus"/>
          <w:color w:val="000000" w:themeColor="text1"/>
          <w:spacing w:val="-2"/>
          <w:sz w:val="20"/>
          <w:szCs w:val="20"/>
        </w:rPr>
        <w:t>Xxxxxx</w:t>
      </w:r>
      <w:proofErr w:type="spellEnd"/>
      <w:r w:rsidR="007703E5"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007703E5" w:rsidRPr="00496269">
        <w:rPr>
          <w:rFonts w:ascii="Gentium Plus" w:hAnsi="Gentium Plus" w:cs="Gentium Plus"/>
          <w:color w:val="000000" w:themeColor="text1"/>
          <w:spacing w:val="-2"/>
          <w:sz w:val="20"/>
          <w:szCs w:val="20"/>
        </w:rPr>
        <w:t>;</w:t>
      </w:r>
      <w:proofErr w:type="gramEnd"/>
      <w:r w:rsidR="007703E5"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p>
    <w:p w14:paraId="61CEC68F" w14:textId="77777777" w:rsidR="007703E5" w:rsidRPr="00496269" w:rsidRDefault="007703E5" w:rsidP="00A97B8B">
      <w:pPr>
        <w:pStyle w:val="Balk1"/>
        <w:ind w:firstLine="0"/>
      </w:pPr>
      <w:r w:rsidRPr="00496269">
        <w:lastRenderedPageBreak/>
        <w:t xml:space="preserve">Öne Çıkanlar </w:t>
      </w:r>
    </w:p>
    <w:p w14:paraId="58471BC7" w14:textId="77777777" w:rsidR="00734892" w:rsidRPr="003E6BAF" w:rsidRDefault="00734892" w:rsidP="00734892">
      <w:pPr>
        <w:widowControl w:val="0"/>
        <w:spacing w:after="0" w:line="240" w:lineRule="auto"/>
        <w:jc w:val="both"/>
        <w:rPr>
          <w:rFonts w:ascii="Gentium Plus" w:hAnsi="Gentium Plus" w:cs="Gentium Plus"/>
          <w:b/>
          <w:bCs/>
          <w:color w:val="FF0000"/>
          <w:spacing w:val="-2"/>
          <w:sz w:val="19"/>
          <w:szCs w:val="19"/>
        </w:rPr>
      </w:pPr>
      <w:bookmarkStart w:id="1" w:name="_Hlk152927291"/>
      <w:r w:rsidRPr="003E6BAF">
        <w:rPr>
          <w:rFonts w:ascii="Gentium Plus" w:hAnsi="Gentium Plus" w:cs="Gentium Plus"/>
          <w:color w:val="FF0000"/>
          <w:spacing w:val="-2"/>
          <w:sz w:val="19"/>
          <w:szCs w:val="19"/>
        </w:rPr>
        <w:t>En az 4-5 öne çıkan cümlesi olmalıdır.</w:t>
      </w:r>
    </w:p>
    <w:p w14:paraId="3B019030"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İlk cümlede, araştırmanızın temel iddiası/tezi/hipotezi yazılmalıdır.</w:t>
      </w:r>
    </w:p>
    <w:p w14:paraId="460554AF"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Pr>
          <w:rFonts w:ascii="Gentium Plus" w:hAnsi="Gentium Plus" w:cs="Gentium Plus"/>
          <w:color w:val="FF0000"/>
          <w:spacing w:val="-2"/>
          <w:sz w:val="19"/>
          <w:szCs w:val="19"/>
        </w:rPr>
        <w:t>Diğer cümlelerde</w:t>
      </w:r>
      <w:r w:rsidRPr="003E6BAF">
        <w:rPr>
          <w:rFonts w:ascii="Gentium Plus" w:hAnsi="Gentium Plus" w:cs="Gentium Plus"/>
          <w:color w:val="FF0000"/>
          <w:spacing w:val="-2"/>
          <w:sz w:val="19"/>
          <w:szCs w:val="19"/>
        </w:rPr>
        <w:t xml:space="preserve"> ele alınan/ulaşılan/tespit edilen temel 3-4 husus, maddeler halinde belirtilmelidir.</w:t>
      </w:r>
    </w:p>
    <w:p w14:paraId="558E8FD8"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 xml:space="preserve">Örnek: </w:t>
      </w:r>
      <w:hyperlink r:id="rId16" w:history="1">
        <w:r w:rsidRPr="003E6BAF">
          <w:rPr>
            <w:rStyle w:val="Kpr"/>
            <w:rFonts w:ascii="Gentium Plus" w:hAnsi="Gentium Plus" w:cs="Gentium Plus"/>
            <w:color w:val="FF0000"/>
            <w:spacing w:val="-2"/>
            <w:sz w:val="19"/>
            <w:szCs w:val="19"/>
          </w:rPr>
          <w:t>https://dergipark.org.tr/tr/download/article-file/2779097</w:t>
        </w:r>
      </w:hyperlink>
    </w:p>
    <w:p w14:paraId="50E0EA25"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5F835C30" w14:textId="77777777" w:rsidR="00734892" w:rsidRPr="003132A1"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4D7499F8" w14:textId="77777777" w:rsidR="00734892" w:rsidRPr="003132A1"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0D439497"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74A821FE" w14:textId="77777777" w:rsidR="00734892" w:rsidRPr="009627E3"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bookmarkEnd w:id="1"/>
    <w:p w14:paraId="08D034A9" w14:textId="614132C3" w:rsidR="005B3FEE" w:rsidRPr="00711609" w:rsidRDefault="005B3FEE" w:rsidP="00A97B8B">
      <w:pPr>
        <w:pStyle w:val="Balk1"/>
        <w:ind w:firstLine="0"/>
      </w:pPr>
      <w:r w:rsidRPr="00711609">
        <w:t>Makale Bilgileri</w:t>
      </w:r>
    </w:p>
    <w:p w14:paraId="0228AB04" w14:textId="77777777" w:rsidR="00734892" w:rsidRPr="00734892" w:rsidRDefault="00441BCF" w:rsidP="00734892">
      <w:pPr>
        <w:autoSpaceDE w:val="0"/>
        <w:autoSpaceDN w:val="0"/>
        <w:adjustRightInd w:val="0"/>
        <w:spacing w:after="0" w:line="216" w:lineRule="auto"/>
        <w:ind w:left="1418" w:hanging="1418"/>
        <w:jc w:val="both"/>
        <w:rPr>
          <w:rFonts w:ascii="Gentium Plus" w:hAnsi="Gentium Plus" w:cs="Gentium Plus"/>
          <w:color w:val="FF0000"/>
          <w:spacing w:val="-2"/>
          <w:sz w:val="18"/>
          <w:szCs w:val="18"/>
        </w:rPr>
      </w:pPr>
      <w:r w:rsidRPr="0076079F">
        <w:rPr>
          <w:rFonts w:ascii="Gentium Plus" w:eastAsia="Times New Roman" w:hAnsi="Gentium Plus" w:cs="Gentium Plus"/>
          <w:i/>
          <w:iCs/>
          <w:color w:val="000000"/>
          <w:spacing w:val="-2"/>
          <w:sz w:val="18"/>
          <w:szCs w:val="18"/>
        </w:rPr>
        <w:t>Etik Beyan</w:t>
      </w:r>
      <w:r w:rsidRPr="0076079F">
        <w:rPr>
          <w:rFonts w:ascii="Gentium Plus" w:eastAsia="Times New Roman" w:hAnsi="Gentium Plus" w:cs="Gentium Plus"/>
          <w:i/>
          <w:iCs/>
          <w:color w:val="000000"/>
          <w:spacing w:val="-2"/>
          <w:sz w:val="18"/>
          <w:szCs w:val="18"/>
        </w:rPr>
        <w:tab/>
      </w:r>
      <w:r w:rsidR="00734892" w:rsidRPr="00734892">
        <w:rPr>
          <w:rFonts w:ascii="Gentium Plus" w:hAnsi="Gentium Plus" w:cs="Gentium Plus"/>
          <w:color w:val="FF0000"/>
          <w:spacing w:val="-2"/>
          <w:sz w:val="18"/>
          <w:szCs w:val="18"/>
        </w:rPr>
        <w:t>Bk. https://www.isnadsistemi.org/guide/isnad2/akademik-yazim/1-yayin-etigi/yayin-etigi-beyani/</w:t>
      </w:r>
    </w:p>
    <w:p w14:paraId="6D355C6B" w14:textId="6544EB17" w:rsidR="00734892" w:rsidRPr="00734892" w:rsidRDefault="00734892" w:rsidP="00734892">
      <w:pPr>
        <w:autoSpaceDE w:val="0"/>
        <w:autoSpaceDN w:val="0"/>
        <w:adjustRightInd w:val="0"/>
        <w:spacing w:after="0" w:line="216" w:lineRule="auto"/>
        <w:ind w:left="1418" w:hanging="2"/>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Bu çalışma … danışmanlığında … tarihinde sunduğumuz/tamamladığımız … başlıklı yüksek lisans/doktora tezi esas alınarak hazırlanmıştır. </w:t>
      </w:r>
    </w:p>
    <w:p w14:paraId="5A6A8CA6" w14:textId="1DC503A4" w:rsidR="00441BCF" w:rsidRPr="00734892" w:rsidRDefault="00734892" w:rsidP="00734892">
      <w:pPr>
        <w:autoSpaceDE w:val="0"/>
        <w:autoSpaceDN w:val="0"/>
        <w:adjustRightInd w:val="0"/>
        <w:spacing w:after="0" w:line="216" w:lineRule="auto"/>
        <w:ind w:left="1418" w:hanging="2"/>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Bu makale, … Sempozyumu’nda sözlü olarak sunulan ancak tam metni yayım-</w:t>
      </w:r>
      <w:proofErr w:type="spellStart"/>
      <w:r w:rsidRPr="00734892">
        <w:rPr>
          <w:rFonts w:ascii="Gentium Plus" w:hAnsi="Gentium Plus" w:cs="Gentium Plus"/>
          <w:color w:val="FF0000"/>
          <w:spacing w:val="-2"/>
          <w:sz w:val="18"/>
          <w:szCs w:val="18"/>
        </w:rPr>
        <w:t>lanmayan</w:t>
      </w:r>
      <w:proofErr w:type="spellEnd"/>
      <w:r w:rsidRPr="00734892">
        <w:rPr>
          <w:rFonts w:ascii="Gentium Plus" w:hAnsi="Gentium Plus" w:cs="Gentium Plus"/>
          <w:color w:val="FF0000"/>
          <w:spacing w:val="-2"/>
          <w:sz w:val="18"/>
          <w:szCs w:val="18"/>
        </w:rPr>
        <w:t xml:space="preserve"> “..” adlı tebliğin içeriği geliştirilerek ve kısmen değiştirilerek üretilmiş hâlidir.</w:t>
      </w:r>
    </w:p>
    <w:p w14:paraId="44A2A85A" w14:textId="56943DBB" w:rsidR="00441BCF" w:rsidRPr="0076079F" w:rsidRDefault="00441BCF" w:rsidP="00035319">
      <w:pPr>
        <w:autoSpaceDE w:val="0"/>
        <w:autoSpaceDN w:val="0"/>
        <w:adjustRightInd w:val="0"/>
        <w:spacing w:after="0" w:line="216" w:lineRule="auto"/>
        <w:ind w:left="1418" w:hanging="1418"/>
        <w:jc w:val="both"/>
        <w:rPr>
          <w:rFonts w:ascii="Gentium Plus" w:eastAsia="Times New Roman" w:hAnsi="Gentium Plus" w:cs="Gentium Plus"/>
          <w:i/>
          <w:iCs/>
          <w:color w:val="000000"/>
          <w:spacing w:val="-2"/>
          <w:sz w:val="18"/>
          <w:szCs w:val="18"/>
        </w:rPr>
      </w:pPr>
      <w:r w:rsidRPr="0076079F">
        <w:rPr>
          <w:rFonts w:ascii="Gentium Plus" w:eastAsia="Times New Roman" w:hAnsi="Gentium Plus" w:cs="Gentium Plus"/>
          <w:i/>
          <w:iCs/>
          <w:color w:val="000000"/>
          <w:spacing w:val="-2"/>
          <w:sz w:val="18"/>
          <w:szCs w:val="18"/>
        </w:rPr>
        <w:t>Etik Kurul İzni</w:t>
      </w:r>
      <w:r w:rsidRPr="0076079F">
        <w:rPr>
          <w:rFonts w:ascii="Gentium Plus" w:eastAsia="Times New Roman" w:hAnsi="Gentium Plus" w:cs="Gentium Plus"/>
          <w:i/>
          <w:iCs/>
          <w:color w:val="000000"/>
          <w:spacing w:val="-2"/>
          <w:sz w:val="18"/>
          <w:szCs w:val="18"/>
        </w:rPr>
        <w:tab/>
      </w:r>
      <w:r w:rsidRPr="0076079F">
        <w:rPr>
          <w:rFonts w:ascii="Gentium Plus" w:hAnsi="Gentium Plus" w:cs="Gentium Plus"/>
          <w:color w:val="000000" w:themeColor="text1"/>
          <w:spacing w:val="-2"/>
          <w:sz w:val="18"/>
          <w:szCs w:val="18"/>
        </w:rPr>
        <w:t xml:space="preserve">Etik onay,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Üniversitesi,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Etik Kurulu tarafından verilmiş olup </w:t>
      </w:r>
      <w:r w:rsidR="00734892">
        <w:rPr>
          <w:rFonts w:ascii="Gentium Plus" w:hAnsi="Gentium Plus" w:cs="Gentium Plus"/>
          <w:color w:val="000000" w:themeColor="text1"/>
          <w:spacing w:val="-2"/>
          <w:sz w:val="18"/>
          <w:szCs w:val="18"/>
        </w:rPr>
        <w:t>xxxx</w:t>
      </w:r>
      <w:r w:rsidRPr="0076079F">
        <w:rPr>
          <w:rFonts w:ascii="Gentium Plus" w:hAnsi="Gentium Plus" w:cs="Gentium Plus"/>
          <w:color w:val="000000" w:themeColor="text1"/>
          <w:spacing w:val="-2"/>
          <w:sz w:val="18"/>
          <w:szCs w:val="18"/>
        </w:rPr>
        <w:t xml:space="preserve">.2021 tarihli ve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numaralıdır.</w:t>
      </w:r>
    </w:p>
    <w:p w14:paraId="03453B6D" w14:textId="5D2728FD"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i/>
          <w:iCs/>
          <w:color w:val="000000"/>
          <w:spacing w:val="-2"/>
          <w:sz w:val="16"/>
          <w:szCs w:val="16"/>
        </w:rPr>
        <w:t>Yazar Katkıları</w:t>
      </w:r>
      <w:r w:rsidRPr="0076079F">
        <w:rPr>
          <w:rFonts w:ascii="Gentium Plus" w:eastAsia="Times New Roman" w:hAnsi="Gentium Plus" w:cs="Gentium Plus"/>
          <w:i/>
          <w:iCs/>
          <w:color w:val="000000"/>
          <w:spacing w:val="-2"/>
          <w:sz w:val="16"/>
          <w:szCs w:val="16"/>
        </w:rPr>
        <w:tab/>
      </w:r>
      <w:r w:rsidRPr="0076079F">
        <w:rPr>
          <w:rFonts w:ascii="Gentium Plus" w:eastAsia="Times New Roman" w:hAnsi="Gentium Plus" w:cs="Gentium Plus"/>
          <w:color w:val="000000"/>
          <w:spacing w:val="-4"/>
          <w:sz w:val="16"/>
          <w:szCs w:val="16"/>
        </w:rPr>
        <w:t>Araştırmanın Tasarım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 </w:t>
      </w:r>
      <w:r w:rsidR="00441BCF" w:rsidRPr="0076079F">
        <w:rPr>
          <w:rFonts w:ascii="Gentium Plus" w:eastAsia="Times New Roman" w:hAnsi="Gentium Plus" w:cs="Gentium Plus"/>
          <w:color w:val="000000"/>
          <w:spacing w:val="-4"/>
          <w:sz w:val="16"/>
          <w:szCs w:val="16"/>
        </w:rPr>
        <w:tab/>
      </w:r>
      <w:r w:rsidR="00441BCF"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eastAsia="tr-TR"/>
        </w:rPr>
        <w:t>0</w:t>
      </w:r>
      <w:r w:rsidR="00711609" w:rsidRPr="0076079F">
        <w:rPr>
          <w:rFonts w:ascii="Gentium Plus" w:eastAsia="Times New Roman" w:hAnsi="Gentium Plus" w:cs="Gentium Plus"/>
          <w:color w:val="000000"/>
          <w:spacing w:val="-2"/>
          <w:sz w:val="16"/>
          <w:szCs w:val="16"/>
          <w:lang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120583EA" w14:textId="6D848BDF"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t>Veri Toplanmas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2)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00711609"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78A26E24" w14:textId="697BC90F" w:rsidR="005B3FEE" w:rsidRPr="0076079F" w:rsidRDefault="005B3FEE" w:rsidP="00035319">
      <w:pPr>
        <w:autoSpaceDE w:val="0"/>
        <w:autoSpaceDN w:val="0"/>
        <w:adjustRightInd w:val="0"/>
        <w:spacing w:after="0" w:line="216" w:lineRule="auto"/>
        <w:ind w:left="1418" w:right="-285"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r>
      <w:proofErr w:type="gramStart"/>
      <w:r w:rsidRPr="0076079F">
        <w:rPr>
          <w:rFonts w:ascii="Gentium Plus" w:eastAsia="Times New Roman" w:hAnsi="Gentium Plus" w:cs="Gentium Plus"/>
          <w:color w:val="000000"/>
          <w:spacing w:val="-4"/>
          <w:sz w:val="16"/>
          <w:szCs w:val="16"/>
        </w:rPr>
        <w:t>Araştırma -</w:t>
      </w:r>
      <w:proofErr w:type="gramEnd"/>
      <w:r w:rsidRPr="0076079F">
        <w:rPr>
          <w:rFonts w:ascii="Gentium Plus" w:eastAsia="Times New Roman" w:hAnsi="Gentium Plus" w:cs="Gentium Plus"/>
          <w:color w:val="000000"/>
          <w:spacing w:val="-4"/>
          <w:sz w:val="16"/>
          <w:szCs w:val="16"/>
        </w:rPr>
        <w:t xml:space="preserve"> Veri Analizi- Doğrulama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3-4-6-11) </w:t>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Pr="0076079F">
        <w:rPr>
          <w:rFonts w:ascii="Gentium Plus" w:eastAsia="Times New Roman" w:hAnsi="Gentium Plus" w:cs="Gentium Plus"/>
          <w:color w:val="000000"/>
          <w:spacing w:val="-2"/>
          <w:sz w:val="16"/>
          <w:szCs w:val="16"/>
          <w:lang w:val="en-US" w:eastAsia="tr-TR"/>
        </w:rPr>
        <w:t>0</w:t>
      </w:r>
      <w:r w:rsidRPr="0076079F">
        <w:rPr>
          <w:rFonts w:ascii="Gentium Plus" w:eastAsia="Times New Roman" w:hAnsi="Gentium Plus" w:cs="Gentium Plus"/>
          <w:color w:val="000000"/>
          <w:spacing w:val="-4"/>
          <w:sz w:val="16"/>
          <w:szCs w:val="16"/>
        </w:rPr>
        <w:t>) - Yazar-2 (%</w:t>
      </w:r>
      <w:r w:rsidR="00734892">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0)</w:t>
      </w:r>
    </w:p>
    <w:p w14:paraId="0A684C86" w14:textId="5C5B11F9"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t>Makalenin Yazım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2-13)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00711609"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5E4C6474" w14:textId="5E07DFDB" w:rsidR="005B3FEE" w:rsidRPr="0076079F" w:rsidRDefault="005B3FEE" w:rsidP="00035319">
      <w:pPr>
        <w:autoSpaceDE w:val="0"/>
        <w:autoSpaceDN w:val="0"/>
        <w:adjustRightInd w:val="0"/>
        <w:spacing w:after="0" w:line="216" w:lineRule="auto"/>
        <w:ind w:left="1418" w:right="-113" w:hanging="1418"/>
        <w:jc w:val="both"/>
        <w:rPr>
          <w:rFonts w:ascii="Gentium Plus" w:eastAsia="Times New Roman" w:hAnsi="Gentium Plus" w:cs="Gentium Plus"/>
          <w:i/>
          <w:iCs/>
          <w:color w:val="000000"/>
          <w:spacing w:val="-2"/>
          <w:sz w:val="16"/>
          <w:szCs w:val="16"/>
        </w:rPr>
      </w:pPr>
      <w:r w:rsidRPr="0076079F">
        <w:rPr>
          <w:rFonts w:ascii="Gentium Plus" w:eastAsia="Times New Roman" w:hAnsi="Gentium Plus" w:cs="Gentium Plus"/>
          <w:color w:val="000000"/>
          <w:spacing w:val="-4"/>
          <w:sz w:val="16"/>
          <w:szCs w:val="16"/>
        </w:rPr>
        <w:tab/>
        <w:t>Metnin Tashihi ve Geliştirilmesi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4)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w:t>
      </w:r>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w:t>
      </w:r>
      <w:r w:rsidR="00734892">
        <w:rPr>
          <w:rFonts w:ascii="Gentium Plus" w:eastAsia="Times New Roman" w:hAnsi="Gentium Plus" w:cs="Gentium Plus"/>
          <w:color w:val="000000"/>
          <w:spacing w:val="-4"/>
          <w:sz w:val="16"/>
          <w:szCs w:val="16"/>
          <w:lang w:val="en-US" w:eastAsia="tr-TR"/>
        </w:rPr>
        <w:t>0</w:t>
      </w:r>
      <w:r w:rsidR="00711609" w:rsidRPr="0076079F">
        <w:rPr>
          <w:rFonts w:ascii="Gentium Plus" w:eastAsia="Times New Roman" w:hAnsi="Gentium Plus" w:cs="Gentium Plus"/>
          <w:color w:val="000000"/>
          <w:spacing w:val="-4"/>
          <w:sz w:val="16"/>
          <w:szCs w:val="16"/>
          <w:lang w:val="en-US" w:eastAsia="tr-TR"/>
        </w:rPr>
        <w:t>0</w:t>
      </w:r>
      <w:proofErr w:type="gramStart"/>
      <w:r w:rsidRPr="0076079F">
        <w:rPr>
          <w:rFonts w:ascii="Gentium Plus" w:eastAsia="Times New Roman" w:hAnsi="Gentium Plus" w:cs="Gentium Plus"/>
          <w:color w:val="000000"/>
          <w:spacing w:val="-4"/>
          <w:sz w:val="16"/>
          <w:szCs w:val="16"/>
        </w:rPr>
        <w:t>)</w:t>
      </w:r>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w:t>
      </w:r>
      <w:proofErr w:type="gramEnd"/>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33B6A3B0" w14:textId="77777777"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rPr>
      </w:pPr>
      <w:r w:rsidRPr="0076079F">
        <w:rPr>
          <w:rFonts w:ascii="Gentium Plus" w:eastAsia="Times New Roman" w:hAnsi="Gentium Plus" w:cs="Gentium Plus"/>
          <w:i/>
          <w:iCs/>
          <w:color w:val="000000"/>
          <w:spacing w:val="-2"/>
          <w:sz w:val="18"/>
          <w:szCs w:val="18"/>
        </w:rPr>
        <w:t>Çıkar Çatışması</w:t>
      </w:r>
      <w:r w:rsidRPr="0076079F">
        <w:rPr>
          <w:rFonts w:ascii="Gentium Plus" w:eastAsia="Times New Roman" w:hAnsi="Gentium Plus" w:cs="Gentium Plus"/>
          <w:color w:val="000000"/>
          <w:spacing w:val="-2"/>
          <w:sz w:val="18"/>
          <w:szCs w:val="18"/>
        </w:rPr>
        <w:tab/>
      </w:r>
      <w:r w:rsidRPr="0076079F">
        <w:rPr>
          <w:rFonts w:ascii="Gentium Plus" w:eastAsia="Times New Roman" w:hAnsi="Gentium Plus" w:cs="Gentium Plus"/>
          <w:color w:val="000000"/>
          <w:spacing w:val="-2"/>
          <w:sz w:val="18"/>
          <w:szCs w:val="18"/>
          <w:shd w:val="clear" w:color="auto" w:fill="FFFFFF"/>
        </w:rPr>
        <w:t xml:space="preserve">Çıkar çatışması beyan edilmemiştir. </w:t>
      </w:r>
    </w:p>
    <w:p w14:paraId="00B25FD9" w14:textId="3B5735E4"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shd w:val="clear" w:color="auto" w:fill="FFFFFF"/>
        </w:rPr>
      </w:pPr>
      <w:r w:rsidRPr="0076079F">
        <w:rPr>
          <w:rFonts w:ascii="Gentium Plus" w:eastAsia="Times New Roman" w:hAnsi="Gentium Plus" w:cs="Gentium Plus"/>
          <w:i/>
          <w:iCs/>
          <w:color w:val="000000"/>
          <w:spacing w:val="-2"/>
          <w:sz w:val="18"/>
          <w:szCs w:val="18"/>
        </w:rPr>
        <w:t>Finansman</w:t>
      </w:r>
      <w:proofErr w:type="gramStart"/>
      <w:r w:rsidRPr="0076079F">
        <w:rPr>
          <w:rFonts w:ascii="Gentium Plus" w:eastAsia="Times New Roman" w:hAnsi="Gentium Plus" w:cs="Gentium Plus"/>
          <w:color w:val="000000"/>
          <w:spacing w:val="-2"/>
          <w:sz w:val="18"/>
          <w:szCs w:val="18"/>
        </w:rPr>
        <w:tab/>
      </w:r>
      <w:r w:rsidR="00734892">
        <w:rPr>
          <w:rFonts w:ascii="Gentium Plus" w:eastAsia="Times New Roman" w:hAnsi="Gentium Plus" w:cs="Gentium Plus"/>
          <w:color w:val="FF0000"/>
          <w:spacing w:val="-2"/>
          <w:sz w:val="18"/>
          <w:szCs w:val="18"/>
        </w:rPr>
        <w:t>….</w:t>
      </w:r>
      <w:proofErr w:type="gramEnd"/>
      <w:r w:rsidR="00734892">
        <w:rPr>
          <w:rFonts w:ascii="Gentium Plus" w:eastAsia="Times New Roman" w:hAnsi="Gentium Plus" w:cs="Gentium Plus"/>
          <w:color w:val="FF0000"/>
          <w:spacing w:val="-2"/>
          <w:sz w:val="18"/>
          <w:szCs w:val="18"/>
        </w:rPr>
        <w:t>.</w:t>
      </w:r>
      <w:r w:rsidR="00441BCF" w:rsidRPr="00734892">
        <w:rPr>
          <w:rFonts w:ascii="Gentium Plus" w:eastAsia="Times New Roman" w:hAnsi="Gentium Plus" w:cs="Gentium Plus"/>
          <w:color w:val="FF0000"/>
          <w:spacing w:val="-2"/>
          <w:sz w:val="18"/>
          <w:szCs w:val="18"/>
        </w:rPr>
        <w:t xml:space="preserve"> Kurumu</w:t>
      </w:r>
      <w:r w:rsidR="00734892">
        <w:rPr>
          <w:rFonts w:ascii="Gentium Plus" w:eastAsia="Times New Roman" w:hAnsi="Gentium Plus" w:cs="Gentium Plus"/>
          <w:color w:val="FF0000"/>
          <w:spacing w:val="-2"/>
          <w:sz w:val="18"/>
          <w:szCs w:val="18"/>
        </w:rPr>
        <w:t>,</w:t>
      </w:r>
      <w:r w:rsidR="00441BCF" w:rsidRPr="00734892">
        <w:rPr>
          <w:rFonts w:ascii="Gentium Plus" w:eastAsia="Times New Roman" w:hAnsi="Gentium Plus" w:cs="Gentium Plus"/>
          <w:color w:val="FF0000"/>
          <w:spacing w:val="-2"/>
          <w:sz w:val="18"/>
          <w:szCs w:val="18"/>
        </w:rPr>
        <w:t xml:space="preserve"> No. </w:t>
      </w:r>
      <w:proofErr w:type="spellStart"/>
      <w:r w:rsidR="00734892" w:rsidRPr="00734892">
        <w:rPr>
          <w:rFonts w:ascii="Gentium Plus" w:hAnsi="Gentium Plus" w:cs="Gentium Plus"/>
          <w:color w:val="FF0000"/>
          <w:sz w:val="18"/>
          <w:szCs w:val="18"/>
        </w:rPr>
        <w:t>xxxx</w:t>
      </w:r>
      <w:proofErr w:type="spellEnd"/>
    </w:p>
    <w:p w14:paraId="5613B131" w14:textId="1BBB321D"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shd w:val="clear" w:color="auto" w:fill="FFFFFF"/>
        </w:rPr>
      </w:pPr>
      <w:r w:rsidRPr="0076079F">
        <w:rPr>
          <w:rFonts w:ascii="Gentium Plus" w:eastAsia="Times New Roman" w:hAnsi="Gentium Plus" w:cs="Gentium Plus"/>
          <w:i/>
          <w:iCs/>
          <w:color w:val="000000"/>
          <w:spacing w:val="-2"/>
          <w:sz w:val="16"/>
          <w:szCs w:val="16"/>
        </w:rPr>
        <w:t>S. Kalkınma Amaçları</w:t>
      </w:r>
      <w:r w:rsidR="00711609" w:rsidRPr="0076079F">
        <w:rPr>
          <w:rFonts w:ascii="Gentium Plus" w:eastAsia="Times New Roman" w:hAnsi="Gentium Plus" w:cs="Gentium Plus"/>
          <w:color w:val="000000"/>
          <w:spacing w:val="-2"/>
          <w:sz w:val="18"/>
          <w:szCs w:val="18"/>
        </w:rPr>
        <w:tab/>
      </w:r>
    </w:p>
    <w:p w14:paraId="40FF1D9C" w14:textId="77777777" w:rsidR="00734892" w:rsidRDefault="00734892" w:rsidP="00734892">
      <w:pPr>
        <w:spacing w:after="0" w:line="216" w:lineRule="auto"/>
        <w:jc w:val="both"/>
        <w:rPr>
          <w:rStyle w:val="Kpr"/>
          <w:rFonts w:ascii="Gentium Plus" w:eastAsia="Times New Roman" w:hAnsi="Gentium Plus" w:cs="Gentium Plus"/>
          <w:spacing w:val="-2"/>
          <w:sz w:val="18"/>
          <w:szCs w:val="18"/>
          <w:u w:val="none"/>
        </w:rPr>
      </w:pPr>
    </w:p>
    <w:p w14:paraId="4C78FF37" w14:textId="77777777" w:rsidR="00734892" w:rsidRDefault="00734892" w:rsidP="00035319">
      <w:pPr>
        <w:spacing w:after="0" w:line="216" w:lineRule="auto"/>
        <w:ind w:left="1418" w:hanging="1418"/>
        <w:jc w:val="both"/>
        <w:rPr>
          <w:rStyle w:val="Kpr"/>
          <w:rFonts w:ascii="Gentium Plus" w:eastAsia="Times New Roman" w:hAnsi="Gentium Plus" w:cs="Gentium Plus"/>
          <w:spacing w:val="-2"/>
          <w:sz w:val="18"/>
          <w:szCs w:val="18"/>
          <w:u w:val="none"/>
        </w:rPr>
      </w:pPr>
    </w:p>
    <w:p w14:paraId="782F42FE" w14:textId="271DA048" w:rsidR="00734892" w:rsidRPr="00734892" w:rsidRDefault="00734892" w:rsidP="00734892">
      <w:pPr>
        <w:spacing w:after="0" w:line="216" w:lineRule="auto"/>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Varsa makalenin ilgili olduğu Sürdürülebilir Kalkınma </w:t>
      </w:r>
      <w:proofErr w:type="spellStart"/>
      <w:r w:rsidRPr="00734892">
        <w:rPr>
          <w:rFonts w:ascii="Gentium Plus" w:hAnsi="Gentium Plus" w:cs="Gentium Plus"/>
          <w:color w:val="FF0000"/>
          <w:spacing w:val="-2"/>
          <w:sz w:val="18"/>
          <w:szCs w:val="18"/>
        </w:rPr>
        <w:t>Amaçları'nı</w:t>
      </w:r>
      <w:proofErr w:type="spellEnd"/>
      <w:r w:rsidRPr="00734892">
        <w:rPr>
          <w:rFonts w:ascii="Gentium Plus" w:hAnsi="Gentium Plus" w:cs="Gentium Plus"/>
          <w:color w:val="FF0000"/>
          <w:spacing w:val="-2"/>
          <w:sz w:val="18"/>
          <w:szCs w:val="18"/>
        </w:rPr>
        <w:t xml:space="preserve"> da </w:t>
      </w:r>
      <w:proofErr w:type="spellStart"/>
      <w:r w:rsidRPr="00734892">
        <w:rPr>
          <w:rFonts w:ascii="Gentium Plus" w:hAnsi="Gentium Plus" w:cs="Gentium Plus"/>
          <w:color w:val="FF0000"/>
          <w:spacing w:val="-2"/>
          <w:sz w:val="18"/>
          <w:szCs w:val="18"/>
        </w:rPr>
        <w:t>ekleyece-ğiz</w:t>
      </w:r>
      <w:proofErr w:type="spellEnd"/>
      <w:r w:rsidRPr="00734892">
        <w:rPr>
          <w:rFonts w:ascii="Gentium Plus" w:hAnsi="Gentium Plus" w:cs="Gentium Plus"/>
          <w:color w:val="FF0000"/>
          <w:spacing w:val="-2"/>
          <w:sz w:val="18"/>
          <w:szCs w:val="18"/>
        </w:rPr>
        <w:t xml:space="preserve">. Bu siteden </w:t>
      </w:r>
      <w:hyperlink r:id="rId17" w:history="1">
        <w:r w:rsidRPr="00734892">
          <w:rPr>
            <w:rStyle w:val="Kpr"/>
            <w:rFonts w:ascii="Gentium Plus" w:hAnsi="Gentium Plus" w:cs="Gentium Plus"/>
            <w:color w:val="FF0000"/>
            <w:spacing w:val="-2"/>
            <w:sz w:val="18"/>
            <w:szCs w:val="18"/>
          </w:rPr>
          <w:t>https://turkiye.un.org/tr/sdgs</w:t>
        </w:r>
      </w:hyperlink>
      <w:r w:rsidRPr="00734892">
        <w:rPr>
          <w:rFonts w:ascii="Gentium Plus" w:hAnsi="Gentium Plus" w:cs="Gentium Plus"/>
          <w:color w:val="FF0000"/>
          <w:spacing w:val="-2"/>
          <w:sz w:val="18"/>
          <w:szCs w:val="18"/>
        </w:rPr>
        <w:t xml:space="preserve">  makalenizin mevcut 17 amaçtan </w:t>
      </w:r>
      <w:proofErr w:type="spellStart"/>
      <w:r w:rsidRPr="00734892">
        <w:rPr>
          <w:rFonts w:ascii="Gentium Plus" w:hAnsi="Gentium Plus" w:cs="Gentium Plus"/>
          <w:color w:val="FF0000"/>
          <w:spacing w:val="-2"/>
          <w:sz w:val="18"/>
          <w:szCs w:val="18"/>
        </w:rPr>
        <w:t>bi-ri</w:t>
      </w:r>
      <w:proofErr w:type="spellEnd"/>
      <w:r w:rsidRPr="00734892">
        <w:rPr>
          <w:rFonts w:ascii="Gentium Plus" w:hAnsi="Gentium Plus" w:cs="Gentium Plus"/>
          <w:color w:val="FF0000"/>
          <w:spacing w:val="-2"/>
          <w:sz w:val="18"/>
          <w:szCs w:val="18"/>
        </w:rPr>
        <w:t xml:space="preserve"> veya birden fazlasını destekleyip desteklemediğini inceleyip aşağıda şekilde geri dönüş yaparsanız seviniriz.</w:t>
      </w:r>
    </w:p>
    <w:p w14:paraId="4829F220" w14:textId="77777777"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p>
    <w:p w14:paraId="0C3A8607" w14:textId="77777777"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Örnek:</w:t>
      </w:r>
    </w:p>
    <w:p w14:paraId="3C346A33" w14:textId="18A2F865"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Sürdürülebilir Kalkınma </w:t>
      </w:r>
      <w:proofErr w:type="gramStart"/>
      <w:r w:rsidRPr="00734892">
        <w:rPr>
          <w:rFonts w:ascii="Gentium Plus" w:hAnsi="Gentium Plus" w:cs="Gentium Plus"/>
          <w:color w:val="FF0000"/>
          <w:spacing w:val="-2"/>
          <w:sz w:val="18"/>
          <w:szCs w:val="18"/>
        </w:rPr>
        <w:t>Amaçları:  4</w:t>
      </w:r>
      <w:proofErr w:type="gramEnd"/>
      <w:r w:rsidRPr="00734892">
        <w:rPr>
          <w:rFonts w:ascii="Gentium Plus" w:hAnsi="Gentium Plus" w:cs="Gentium Plus"/>
          <w:color w:val="FF0000"/>
          <w:spacing w:val="-2"/>
          <w:sz w:val="18"/>
          <w:szCs w:val="18"/>
        </w:rPr>
        <w:t xml:space="preserve"> Nitelikli Eğitim</w:t>
      </w:r>
    </w:p>
    <w:p w14:paraId="3AB82768" w14:textId="77777777"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Örnek: </w:t>
      </w:r>
    </w:p>
    <w:p w14:paraId="323FE84C" w14:textId="3F200638"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sectPr w:rsidR="00734892" w:rsidRPr="00734892" w:rsidSect="00E11ACB">
          <w:headerReference w:type="first" r:id="rId18"/>
          <w:footerReference w:type="first" r:id="rId19"/>
          <w:pgSz w:w="9072" w:h="13608" w:code="155"/>
          <w:pgMar w:top="1247" w:right="907" w:bottom="567" w:left="907" w:header="567" w:footer="0" w:gutter="0"/>
          <w:cols w:space="708"/>
          <w:titlePg/>
          <w:docGrid w:linePitch="360"/>
        </w:sectPr>
      </w:pPr>
      <w:r w:rsidRPr="00734892">
        <w:rPr>
          <w:rFonts w:ascii="Gentium Plus" w:hAnsi="Gentium Plus" w:cs="Gentium Plus"/>
          <w:color w:val="FF0000"/>
          <w:spacing w:val="-2"/>
          <w:sz w:val="18"/>
          <w:szCs w:val="18"/>
        </w:rPr>
        <w:t xml:space="preserve">Sürdürülebilir Kalkınma </w:t>
      </w:r>
      <w:proofErr w:type="gramStart"/>
      <w:r w:rsidRPr="00734892">
        <w:rPr>
          <w:rFonts w:ascii="Gentium Plus" w:hAnsi="Gentium Plus" w:cs="Gentium Plus"/>
          <w:color w:val="FF0000"/>
          <w:spacing w:val="-2"/>
          <w:sz w:val="18"/>
          <w:szCs w:val="18"/>
        </w:rPr>
        <w:t>Amaçları:  Desteklemiyor</w:t>
      </w:r>
      <w:proofErr w:type="gramEnd"/>
    </w:p>
    <w:p w14:paraId="1CEB28A5" w14:textId="6029F19B" w:rsidR="00734892" w:rsidRPr="00035319" w:rsidRDefault="00734892" w:rsidP="00734892">
      <w:pPr>
        <w:pStyle w:val="Balk1"/>
        <w:spacing w:before="240"/>
        <w:ind w:firstLine="0"/>
        <w:jc w:val="center"/>
      </w:pPr>
      <w:proofErr w:type="spellStart"/>
      <w:r>
        <w:lastRenderedPageBreak/>
        <w:t>Title</w:t>
      </w:r>
      <w:proofErr w:type="spellEnd"/>
    </w:p>
    <w:p w14:paraId="7089B158" w14:textId="1E4EAF45" w:rsidR="00734892" w:rsidRPr="00734892" w:rsidRDefault="00734892" w:rsidP="00734892">
      <w:pPr>
        <w:spacing w:before="240" w:after="0" w:line="216" w:lineRule="auto"/>
        <w:jc w:val="center"/>
        <w:rPr>
          <w:rFonts w:ascii="Charis SIL" w:hAnsi="Charis SIL" w:cs="Charis SIL"/>
          <w:color w:val="000000" w:themeColor="text1"/>
          <w:sz w:val="18"/>
          <w:szCs w:val="18"/>
        </w:rPr>
      </w:pPr>
      <w:r w:rsidRPr="00734892">
        <w:rPr>
          <w:rFonts w:ascii="Charis SIL" w:hAnsi="Charis SIL" w:cs="Charis SIL"/>
          <w:color w:val="000000" w:themeColor="text1"/>
          <w:sz w:val="18"/>
          <w:szCs w:val="18"/>
        </w:rPr>
        <w:t xml:space="preserve">Name </w:t>
      </w:r>
      <w:proofErr w:type="spellStart"/>
      <w:r w:rsidRPr="00734892">
        <w:rPr>
          <w:rFonts w:ascii="Charis SIL" w:hAnsi="Charis SIL" w:cs="Charis SIL"/>
          <w:color w:val="000000" w:themeColor="text1"/>
          <w:sz w:val="18"/>
          <w:szCs w:val="18"/>
        </w:rPr>
        <w:t>Surname</w:t>
      </w:r>
      <w:proofErr w:type="spellEnd"/>
      <w:r w:rsidRPr="00734892">
        <w:rPr>
          <w:rFonts w:ascii="Charis SIL" w:hAnsi="Charis SIL" w:cs="Charis SIL"/>
          <w:color w:val="000000" w:themeColor="text1"/>
          <w:sz w:val="18"/>
          <w:szCs w:val="18"/>
        </w:rPr>
        <w:t xml:space="preserve"> </w:t>
      </w:r>
    </w:p>
    <w:p w14:paraId="32CB107B" w14:textId="45C3E749"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University</w:t>
      </w:r>
      <w:r>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Faculty of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Department of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w:t>
      </w:r>
      <w:r>
        <w:rPr>
          <w:rFonts w:ascii="Gentium Plus" w:hAnsi="Gentium Plus" w:cs="Gentium Plus"/>
          <w:color w:val="000000"/>
          <w:spacing w:val="-2"/>
          <w:sz w:val="16"/>
          <w:szCs w:val="16"/>
        </w:rPr>
        <w:t xml:space="preserve">City, </w:t>
      </w:r>
      <w:r w:rsidRPr="0076079F">
        <w:rPr>
          <w:rFonts w:ascii="Gentium Plus" w:hAnsi="Gentium Plus" w:cs="Gentium Plus"/>
          <w:color w:val="000000"/>
          <w:spacing w:val="-2"/>
          <w:sz w:val="16"/>
          <w:szCs w:val="16"/>
        </w:rPr>
        <w:t>Türkiye</w:t>
      </w:r>
    </w:p>
    <w:p w14:paraId="3343FA7A" w14:textId="77777777" w:rsidR="00734892" w:rsidRPr="0076079F" w:rsidRDefault="00734892" w:rsidP="00734892">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51ECF236"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0A14DDEF" w14:textId="77777777" w:rsidR="00734892" w:rsidRDefault="00734892" w:rsidP="00734892">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574A36FF" w14:textId="77777777" w:rsidR="00734892" w:rsidRPr="00734892" w:rsidRDefault="00734892" w:rsidP="00734892">
      <w:pPr>
        <w:spacing w:before="240" w:after="0" w:line="216" w:lineRule="auto"/>
        <w:jc w:val="center"/>
        <w:rPr>
          <w:rFonts w:ascii="Charis SIL" w:hAnsi="Charis SIL" w:cs="Charis SIL"/>
          <w:color w:val="000000" w:themeColor="text1"/>
          <w:sz w:val="18"/>
          <w:szCs w:val="18"/>
        </w:rPr>
      </w:pPr>
      <w:r w:rsidRPr="00734892">
        <w:rPr>
          <w:rFonts w:ascii="Charis SIL" w:hAnsi="Charis SIL" w:cs="Charis SIL"/>
          <w:color w:val="000000" w:themeColor="text1"/>
          <w:sz w:val="18"/>
          <w:szCs w:val="18"/>
        </w:rPr>
        <w:t xml:space="preserve">Name </w:t>
      </w:r>
      <w:proofErr w:type="spellStart"/>
      <w:r w:rsidRPr="00734892">
        <w:rPr>
          <w:rFonts w:ascii="Charis SIL" w:hAnsi="Charis SIL" w:cs="Charis SIL"/>
          <w:color w:val="000000" w:themeColor="text1"/>
          <w:sz w:val="18"/>
          <w:szCs w:val="18"/>
        </w:rPr>
        <w:t>Surname</w:t>
      </w:r>
      <w:proofErr w:type="spellEnd"/>
      <w:r w:rsidRPr="00734892">
        <w:rPr>
          <w:rFonts w:ascii="Charis SIL" w:hAnsi="Charis SIL" w:cs="Charis SIL"/>
          <w:color w:val="000000" w:themeColor="text1"/>
          <w:sz w:val="18"/>
          <w:szCs w:val="18"/>
        </w:rPr>
        <w:t xml:space="preserve"> </w:t>
      </w:r>
    </w:p>
    <w:p w14:paraId="1F3B9B36" w14:textId="77777777"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University</w:t>
      </w:r>
      <w:r>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Faculty of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Department of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w:t>
      </w:r>
      <w:r>
        <w:rPr>
          <w:rFonts w:ascii="Gentium Plus" w:hAnsi="Gentium Plus" w:cs="Gentium Plus"/>
          <w:color w:val="000000"/>
          <w:spacing w:val="-2"/>
          <w:sz w:val="16"/>
          <w:szCs w:val="16"/>
        </w:rPr>
        <w:t xml:space="preserve">City, </w:t>
      </w:r>
      <w:r w:rsidRPr="0076079F">
        <w:rPr>
          <w:rFonts w:ascii="Gentium Plus" w:hAnsi="Gentium Plus" w:cs="Gentium Plus"/>
          <w:color w:val="000000"/>
          <w:spacing w:val="-2"/>
          <w:sz w:val="16"/>
          <w:szCs w:val="16"/>
        </w:rPr>
        <w:t>Türkiye</w:t>
      </w:r>
    </w:p>
    <w:p w14:paraId="1E4E4394" w14:textId="77777777" w:rsidR="00734892" w:rsidRPr="0076079F" w:rsidRDefault="00734892" w:rsidP="00734892">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3B834F65"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3789AC3C" w14:textId="77777777" w:rsidR="00734892" w:rsidRDefault="00734892" w:rsidP="00734892">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2EC1A661" w14:textId="1CF5F908" w:rsidR="00496269" w:rsidRPr="00711609" w:rsidRDefault="00496269" w:rsidP="00723A7E">
      <w:pPr>
        <w:pStyle w:val="Balk1"/>
        <w:ind w:firstLine="0"/>
      </w:pPr>
      <w:proofErr w:type="spellStart"/>
      <w:r w:rsidRPr="00711609">
        <w:t>Abstract</w:t>
      </w:r>
      <w:proofErr w:type="spellEnd"/>
    </w:p>
    <w:p w14:paraId="5618B246" w14:textId="622D32D9" w:rsidR="00496269" w:rsidRPr="00734892" w:rsidRDefault="00734892" w:rsidP="00734892">
      <w:pPr>
        <w:widowControl w:val="0"/>
        <w:spacing w:after="0" w:line="240" w:lineRule="auto"/>
        <w:jc w:val="both"/>
        <w:rPr>
          <w:rFonts w:ascii="Gentium Plus" w:hAnsi="Gentium Plus" w:cs="Gentium Plus"/>
          <w:color w:val="000000" w:themeColor="text1"/>
          <w:spacing w:val="-2"/>
          <w:sz w:val="19"/>
          <w:szCs w:val="19"/>
        </w:rPr>
      </w:pP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x</w:t>
      </w:r>
      <w:r w:rsidRPr="009627E3">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00496269" w:rsidRPr="00711609">
        <w:rPr>
          <w:rFonts w:ascii="Gentium Plus" w:hAnsi="Gentium Plus" w:cs="Gentium Plus"/>
          <w:color w:val="000000" w:themeColor="text1"/>
          <w:spacing w:val="-4"/>
          <w:sz w:val="20"/>
          <w:szCs w:val="20"/>
          <w:lang w:val="en-US"/>
        </w:rPr>
        <w:t>.</w:t>
      </w:r>
    </w:p>
    <w:p w14:paraId="0C7C1BDF" w14:textId="77777777" w:rsidR="00496269" w:rsidRPr="00711609" w:rsidRDefault="00496269" w:rsidP="00C2541A">
      <w:pPr>
        <w:pStyle w:val="Balk1"/>
        <w:spacing w:line="211" w:lineRule="auto"/>
        <w:ind w:firstLine="0"/>
      </w:pPr>
      <w:r w:rsidRPr="00711609">
        <w:t>Keywords</w:t>
      </w:r>
    </w:p>
    <w:p w14:paraId="3D1552F2" w14:textId="77777777" w:rsidR="00734892" w:rsidRDefault="00734892" w:rsidP="00734892">
      <w:pPr>
        <w:spacing w:after="0" w:line="216" w:lineRule="auto"/>
        <w:jc w:val="both"/>
        <w:rPr>
          <w:rFonts w:ascii="Gentium Plus" w:hAnsi="Gentium Plus" w:cs="Gentium Plus"/>
          <w:b/>
          <w:bCs/>
          <w:color w:val="000000" w:themeColor="text1"/>
          <w:spacing w:val="-2"/>
          <w:sz w:val="20"/>
          <w:szCs w:val="20"/>
        </w:rPr>
        <w:sectPr w:rsidR="00734892" w:rsidSect="00E11ACB">
          <w:headerReference w:type="even" r:id="rId20"/>
          <w:headerReference w:type="default" r:id="rId21"/>
          <w:footerReference w:type="even" r:id="rId22"/>
          <w:footerReference w:type="default" r:id="rId23"/>
          <w:headerReference w:type="first" r:id="rId24"/>
          <w:footerReference w:type="first" r:id="rId25"/>
          <w:pgSz w:w="9072" w:h="13608" w:code="155"/>
          <w:pgMar w:top="1247" w:right="907" w:bottom="567" w:left="907" w:header="567" w:footer="0" w:gutter="0"/>
          <w:pgNumType w:start="1"/>
          <w:cols w:space="708"/>
          <w:titlePg/>
          <w:docGrid w:linePitch="360"/>
        </w:sectPr>
      </w:pP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p>
    <w:p w14:paraId="6741543C" w14:textId="77777777" w:rsidR="00496269" w:rsidRPr="00711609" w:rsidRDefault="00496269" w:rsidP="00723A7E">
      <w:pPr>
        <w:pStyle w:val="Balk1"/>
        <w:spacing w:before="360"/>
        <w:ind w:firstLine="0"/>
      </w:pPr>
      <w:proofErr w:type="spellStart"/>
      <w:r w:rsidRPr="00711609">
        <w:lastRenderedPageBreak/>
        <w:t>Highlights</w:t>
      </w:r>
      <w:proofErr w:type="spellEnd"/>
    </w:p>
    <w:p w14:paraId="0789EB2D"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bookmarkStart w:id="2" w:name="_Hlk152927961"/>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45FCBE1B"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2B45ADBD"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13E479E6"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1962666A" w14:textId="01A78D4D" w:rsidR="00734892" w:rsidRP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bookmarkEnd w:id="2"/>
    <w:p w14:paraId="2BB5C7DD" w14:textId="77777777" w:rsidR="00734892" w:rsidRDefault="00734892"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p>
    <w:p w14:paraId="6AE0D9A2" w14:textId="3A62D60A" w:rsidR="00734892" w:rsidRPr="00734892" w:rsidRDefault="00441BCF" w:rsidP="00734892">
      <w:pPr>
        <w:autoSpaceDE w:val="0"/>
        <w:autoSpaceDN w:val="0"/>
        <w:adjustRightInd w:val="0"/>
        <w:spacing w:after="0" w:line="216" w:lineRule="auto"/>
        <w:ind w:left="1701" w:hanging="1701"/>
        <w:jc w:val="both"/>
        <w:rPr>
          <w:rFonts w:ascii="Gentium Plus" w:hAnsi="Gentium Plus" w:cs="Gentium Plus"/>
          <w:color w:val="FF0000"/>
          <w:spacing w:val="-2"/>
          <w:sz w:val="18"/>
          <w:szCs w:val="18"/>
        </w:rPr>
      </w:pPr>
      <w:r w:rsidRPr="00B82B12">
        <w:rPr>
          <w:rFonts w:ascii="Gentium Plus" w:eastAsia="Times New Roman" w:hAnsi="Gentium Plus" w:cs="Gentium Plus"/>
          <w:i/>
          <w:iCs/>
          <w:color w:val="000000"/>
          <w:spacing w:val="-2"/>
          <w:sz w:val="18"/>
          <w:szCs w:val="18"/>
          <w:lang w:val="en-US" w:eastAsia="tr-TR"/>
        </w:rPr>
        <w:t>Ethical Statement</w:t>
      </w:r>
      <w:r w:rsidRPr="00B82B12">
        <w:rPr>
          <w:rFonts w:ascii="Gentium Plus" w:eastAsia="Times New Roman" w:hAnsi="Gentium Plus" w:cs="Gentium Plus"/>
          <w:i/>
          <w:iCs/>
          <w:color w:val="000000"/>
          <w:spacing w:val="-2"/>
          <w:sz w:val="18"/>
          <w:szCs w:val="18"/>
          <w:lang w:val="en-US" w:eastAsia="tr-TR"/>
        </w:rPr>
        <w:tab/>
      </w:r>
      <w:proofErr w:type="spellStart"/>
      <w:r w:rsidR="00734892" w:rsidRPr="00734892">
        <w:rPr>
          <w:rFonts w:ascii="Gentium Plus" w:hAnsi="Gentium Plus" w:cs="Gentium Plus"/>
          <w:color w:val="FF0000"/>
          <w:spacing w:val="-2"/>
          <w:sz w:val="18"/>
          <w:szCs w:val="18"/>
        </w:rPr>
        <w:t>This</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article</w:t>
      </w:r>
      <w:proofErr w:type="spellEnd"/>
      <w:r w:rsidR="00734892" w:rsidRPr="00734892">
        <w:rPr>
          <w:rFonts w:ascii="Gentium Plus" w:hAnsi="Gentium Plus" w:cs="Gentium Plus"/>
          <w:color w:val="FF0000"/>
          <w:spacing w:val="-2"/>
          <w:sz w:val="18"/>
          <w:szCs w:val="18"/>
        </w:rPr>
        <w:t xml:space="preserve"> is </w:t>
      </w:r>
      <w:proofErr w:type="spellStart"/>
      <w:r w:rsidR="00734892" w:rsidRPr="00734892">
        <w:rPr>
          <w:rFonts w:ascii="Gentium Plus" w:hAnsi="Gentium Plus" w:cs="Gentium Plus"/>
          <w:color w:val="FF0000"/>
          <w:spacing w:val="-2"/>
          <w:sz w:val="18"/>
          <w:szCs w:val="18"/>
        </w:rPr>
        <w:t>extracte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from</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my</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master</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thesis</w:t>
      </w:r>
      <w:proofErr w:type="spellEnd"/>
      <w:r w:rsidR="00734892" w:rsidRPr="00734892">
        <w:rPr>
          <w:rFonts w:ascii="Gentium Plus" w:hAnsi="Gentium Plus" w:cs="Gentium Plus"/>
          <w:color w:val="FF0000"/>
          <w:spacing w:val="-2"/>
          <w:sz w:val="18"/>
          <w:szCs w:val="18"/>
        </w:rPr>
        <w:t>/</w:t>
      </w:r>
      <w:proofErr w:type="spellStart"/>
      <w:r w:rsidR="00734892" w:rsidRPr="00734892">
        <w:rPr>
          <w:rFonts w:ascii="Gentium Plus" w:hAnsi="Gentium Plus" w:cs="Gentium Plus"/>
          <w:color w:val="FF0000"/>
          <w:spacing w:val="-2"/>
          <w:sz w:val="18"/>
          <w:szCs w:val="18"/>
        </w:rPr>
        <w:t>doctorate</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dissertation</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entitled</w:t>
      </w:r>
      <w:proofErr w:type="spellEnd"/>
      <w:r w:rsidR="00734892" w:rsidRPr="00734892">
        <w:rPr>
          <w:rFonts w:ascii="Gentium Plus" w:hAnsi="Gentium Plus" w:cs="Gentium Plus"/>
          <w:color w:val="FF0000"/>
          <w:spacing w:val="-2"/>
          <w:sz w:val="18"/>
          <w:szCs w:val="18"/>
        </w:rPr>
        <w:t xml:space="preserve"> “…”, </w:t>
      </w:r>
      <w:proofErr w:type="spellStart"/>
      <w:r w:rsidR="00734892" w:rsidRPr="00734892">
        <w:rPr>
          <w:rFonts w:ascii="Gentium Plus" w:hAnsi="Gentium Plus" w:cs="Gentium Plus"/>
          <w:color w:val="FF0000"/>
          <w:spacing w:val="-2"/>
          <w:sz w:val="18"/>
          <w:szCs w:val="18"/>
        </w:rPr>
        <w:t>supervise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by</w:t>
      </w:r>
      <w:proofErr w:type="spellEnd"/>
      <w:r w:rsidR="00734892" w:rsidRPr="00734892">
        <w:rPr>
          <w:rFonts w:ascii="Gentium Plus" w:hAnsi="Gentium Plus" w:cs="Gentium Plus"/>
          <w:color w:val="FF0000"/>
          <w:spacing w:val="-2"/>
          <w:sz w:val="18"/>
          <w:szCs w:val="18"/>
        </w:rPr>
        <w:t xml:space="preserve"> … (</w:t>
      </w:r>
      <w:proofErr w:type="spellStart"/>
      <w:proofErr w:type="gramStart"/>
      <w:r w:rsidR="00734892" w:rsidRPr="00734892">
        <w:rPr>
          <w:rFonts w:ascii="Gentium Plus" w:hAnsi="Gentium Plus" w:cs="Gentium Plus"/>
          <w:color w:val="FF0000"/>
          <w:spacing w:val="-2"/>
          <w:sz w:val="18"/>
          <w:szCs w:val="18"/>
        </w:rPr>
        <w:t>Master’s</w:t>
      </w:r>
      <w:proofErr w:type="spellEnd"/>
      <w:proofErr w:type="gram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Thesis</w:t>
      </w:r>
      <w:proofErr w:type="spellEnd"/>
      <w:r w:rsidR="00734892" w:rsidRPr="00734892">
        <w:rPr>
          <w:rFonts w:ascii="Gentium Plus" w:hAnsi="Gentium Plus" w:cs="Gentium Plus"/>
          <w:color w:val="FF0000"/>
          <w:spacing w:val="-2"/>
          <w:sz w:val="18"/>
          <w:szCs w:val="18"/>
        </w:rPr>
        <w:t>/</w:t>
      </w:r>
      <w:proofErr w:type="spellStart"/>
      <w:r w:rsidR="00734892" w:rsidRPr="00734892">
        <w:rPr>
          <w:rFonts w:ascii="Gentium Plus" w:hAnsi="Gentium Plus" w:cs="Gentium Plus"/>
          <w:color w:val="FF0000"/>
          <w:spacing w:val="-2"/>
          <w:sz w:val="18"/>
          <w:szCs w:val="18"/>
        </w:rPr>
        <w:t>Ph.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Dissertation</w:t>
      </w:r>
      <w:proofErr w:type="spellEnd"/>
      <w:r w:rsidR="00734892" w:rsidRPr="00734892">
        <w:rPr>
          <w:rFonts w:ascii="Gentium Plus" w:hAnsi="Gentium Plus" w:cs="Gentium Plus"/>
          <w:color w:val="FF0000"/>
          <w:spacing w:val="-2"/>
          <w:sz w:val="18"/>
          <w:szCs w:val="18"/>
        </w:rPr>
        <w:t xml:space="preserve">, … </w:t>
      </w:r>
      <w:proofErr w:type="spellStart"/>
      <w:r w:rsidR="00734892" w:rsidRPr="00734892">
        <w:rPr>
          <w:rFonts w:ascii="Gentium Plus" w:hAnsi="Gentium Plus" w:cs="Gentium Plus"/>
          <w:color w:val="FF0000"/>
          <w:spacing w:val="-2"/>
          <w:sz w:val="18"/>
          <w:szCs w:val="18"/>
        </w:rPr>
        <w:t>University</w:t>
      </w:r>
      <w:proofErr w:type="spellEnd"/>
      <w:r w:rsidR="00734892" w:rsidRPr="00734892">
        <w:rPr>
          <w:rFonts w:ascii="Gentium Plus" w:hAnsi="Gentium Plus" w:cs="Gentium Plus"/>
          <w:color w:val="FF0000"/>
          <w:spacing w:val="-2"/>
          <w:sz w:val="18"/>
          <w:szCs w:val="18"/>
        </w:rPr>
        <w:t>, City/</w:t>
      </w:r>
      <w:proofErr w:type="spellStart"/>
      <w:r w:rsidR="00734892" w:rsidRPr="00734892">
        <w:rPr>
          <w:rFonts w:ascii="Gentium Plus" w:hAnsi="Gentium Plus" w:cs="Gentium Plus"/>
          <w:color w:val="FF0000"/>
          <w:spacing w:val="-2"/>
          <w:sz w:val="18"/>
          <w:szCs w:val="18"/>
        </w:rPr>
        <w:t>State</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Year</w:t>
      </w:r>
      <w:proofErr w:type="spellEnd"/>
      <w:r w:rsidR="00734892" w:rsidRPr="00734892">
        <w:rPr>
          <w:rFonts w:ascii="Gentium Plus" w:hAnsi="Gentium Plus" w:cs="Gentium Plus"/>
          <w:color w:val="FF0000"/>
          <w:spacing w:val="-2"/>
          <w:sz w:val="18"/>
          <w:szCs w:val="18"/>
        </w:rPr>
        <w:t>).</w:t>
      </w:r>
    </w:p>
    <w:p w14:paraId="4F0A0BDE" w14:textId="4AFC2318" w:rsidR="00734892" w:rsidRPr="00734892" w:rsidRDefault="00734892" w:rsidP="00734892">
      <w:pPr>
        <w:autoSpaceDE w:val="0"/>
        <w:autoSpaceDN w:val="0"/>
        <w:adjustRightInd w:val="0"/>
        <w:spacing w:after="0" w:line="216" w:lineRule="auto"/>
        <w:ind w:left="1701"/>
        <w:jc w:val="both"/>
        <w:rPr>
          <w:rFonts w:ascii="Gentium Plus" w:hAnsi="Gentium Plus" w:cs="Gentium Plus"/>
          <w:color w:val="FF0000"/>
          <w:spacing w:val="-2"/>
          <w:sz w:val="18"/>
          <w:szCs w:val="18"/>
        </w:rPr>
      </w:pPr>
      <w:proofErr w:type="spellStart"/>
      <w:r w:rsidRPr="00734892">
        <w:rPr>
          <w:rFonts w:ascii="Gentium Plus" w:hAnsi="Gentium Plus" w:cs="Gentium Plus"/>
          <w:color w:val="FF0000"/>
          <w:spacing w:val="-2"/>
          <w:sz w:val="18"/>
          <w:szCs w:val="18"/>
        </w:rPr>
        <w:t>This</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article</w:t>
      </w:r>
      <w:proofErr w:type="spellEnd"/>
      <w:r w:rsidRPr="00734892">
        <w:rPr>
          <w:rFonts w:ascii="Gentium Plus" w:hAnsi="Gentium Plus" w:cs="Gentium Plus"/>
          <w:color w:val="FF0000"/>
          <w:spacing w:val="-2"/>
          <w:sz w:val="18"/>
          <w:szCs w:val="18"/>
        </w:rPr>
        <w:t xml:space="preserve"> is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revis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an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develop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version</w:t>
      </w:r>
      <w:proofErr w:type="spellEnd"/>
      <w:r w:rsidRPr="00734892">
        <w:rPr>
          <w:rFonts w:ascii="Gentium Plus" w:hAnsi="Gentium Plus" w:cs="Gentium Plus"/>
          <w:color w:val="FF0000"/>
          <w:spacing w:val="-2"/>
          <w:sz w:val="18"/>
          <w:szCs w:val="18"/>
        </w:rPr>
        <w:t xml:space="preserve"> of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unpublish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conferenc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presentation</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entitled</w:t>
      </w:r>
      <w:proofErr w:type="spellEnd"/>
      <w:r w:rsidRPr="00734892">
        <w:rPr>
          <w:rFonts w:ascii="Gentium Plus" w:hAnsi="Gentium Plus" w:cs="Gentium Plus"/>
          <w:color w:val="FF0000"/>
          <w:spacing w:val="-2"/>
          <w:sz w:val="18"/>
          <w:szCs w:val="18"/>
        </w:rPr>
        <w:t xml:space="preserve"> “…”, </w:t>
      </w:r>
      <w:proofErr w:type="spellStart"/>
      <w:r w:rsidRPr="00734892">
        <w:rPr>
          <w:rFonts w:ascii="Gentium Plus" w:hAnsi="Gentium Plus" w:cs="Gentium Plus"/>
          <w:color w:val="FF0000"/>
          <w:spacing w:val="-2"/>
          <w:sz w:val="18"/>
          <w:szCs w:val="18"/>
        </w:rPr>
        <w:t>orally</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delivered</w:t>
      </w:r>
      <w:proofErr w:type="spellEnd"/>
      <w:r w:rsidRPr="00734892">
        <w:rPr>
          <w:rFonts w:ascii="Gentium Plus" w:hAnsi="Gentium Plus" w:cs="Gentium Plus"/>
          <w:color w:val="FF0000"/>
          <w:spacing w:val="-2"/>
          <w:sz w:val="18"/>
          <w:szCs w:val="18"/>
        </w:rPr>
        <w:t xml:space="preserve"> at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 </w:t>
      </w:r>
      <w:proofErr w:type="spellStart"/>
      <w:r w:rsidRPr="00734892">
        <w:rPr>
          <w:rFonts w:ascii="Gentium Plus" w:hAnsi="Gentium Plus" w:cs="Gentium Plus"/>
          <w:color w:val="FF0000"/>
          <w:spacing w:val="-2"/>
          <w:sz w:val="18"/>
          <w:szCs w:val="18"/>
        </w:rPr>
        <w:t>Symposium</w:t>
      </w:r>
      <w:proofErr w:type="spellEnd"/>
      <w:r w:rsidRPr="00734892">
        <w:rPr>
          <w:rFonts w:ascii="Gentium Plus" w:hAnsi="Gentium Plus" w:cs="Gentium Plus"/>
          <w:color w:val="FF0000"/>
          <w:spacing w:val="-2"/>
          <w:sz w:val="18"/>
          <w:szCs w:val="18"/>
        </w:rPr>
        <w:t>...</w:t>
      </w:r>
    </w:p>
    <w:p w14:paraId="369D3B7C" w14:textId="4F7632C4" w:rsidR="00441BCF" w:rsidRPr="00B82B12" w:rsidRDefault="00441BCF"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p>
    <w:p w14:paraId="2B7C55DC" w14:textId="140FA53C" w:rsidR="00711609" w:rsidRDefault="00441BCF"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r w:rsidRPr="00B82B12">
        <w:rPr>
          <w:rFonts w:ascii="Gentium Plus" w:eastAsia="Times New Roman" w:hAnsi="Gentium Plus" w:cs="Gentium Plus"/>
          <w:i/>
          <w:iCs/>
          <w:color w:val="000000"/>
          <w:spacing w:val="-2"/>
          <w:sz w:val="18"/>
          <w:szCs w:val="18"/>
          <w:lang w:val="en-US" w:eastAsia="tr-TR"/>
        </w:rPr>
        <w:t xml:space="preserve">Ethics committee </w:t>
      </w:r>
      <w:r w:rsidR="00711609">
        <w:rPr>
          <w:rFonts w:ascii="Gentium Plus" w:eastAsia="Times New Roman" w:hAnsi="Gentium Plus" w:cs="Gentium Plus"/>
          <w:i/>
          <w:iCs/>
          <w:color w:val="000000"/>
          <w:spacing w:val="-2"/>
          <w:sz w:val="18"/>
          <w:szCs w:val="18"/>
          <w:lang w:val="en-US" w:eastAsia="tr-TR"/>
        </w:rPr>
        <w:tab/>
      </w:r>
      <w:r w:rsidR="00711609" w:rsidRPr="00734892">
        <w:rPr>
          <w:rFonts w:ascii="Gentium Plus" w:hAnsi="Gentium Plus" w:cs="Gentium Plus"/>
          <w:color w:val="FF0000"/>
          <w:spacing w:val="-2"/>
          <w:sz w:val="18"/>
          <w:szCs w:val="18"/>
          <w:lang w:val="en-US"/>
        </w:rPr>
        <w:t xml:space="preserve">Granted by </w:t>
      </w:r>
      <w:r w:rsidR="00734892" w:rsidRPr="00734892">
        <w:rPr>
          <w:rFonts w:ascii="Gentium Plus" w:hAnsi="Gentium Plus" w:cs="Gentium Plus"/>
          <w:color w:val="FF0000"/>
          <w:spacing w:val="-2"/>
          <w:sz w:val="18"/>
          <w:szCs w:val="18"/>
          <w:lang w:val="en-US"/>
        </w:rPr>
        <w:t>…</w:t>
      </w:r>
      <w:r w:rsidR="00711609" w:rsidRPr="00734892">
        <w:rPr>
          <w:rFonts w:ascii="Gentium Plus" w:hAnsi="Gentium Plus" w:cs="Gentium Plus"/>
          <w:color w:val="FF0000"/>
          <w:spacing w:val="-2"/>
          <w:sz w:val="18"/>
          <w:szCs w:val="18"/>
          <w:lang w:val="en-US"/>
        </w:rPr>
        <w:t xml:space="preserve"> University, </w:t>
      </w:r>
      <w:r w:rsidR="00734892" w:rsidRPr="00734892">
        <w:rPr>
          <w:rFonts w:ascii="Gentium Plus" w:hAnsi="Gentium Plus" w:cs="Gentium Plus"/>
          <w:color w:val="FF0000"/>
          <w:spacing w:val="-2"/>
          <w:sz w:val="18"/>
          <w:szCs w:val="18"/>
          <w:lang w:val="en-US"/>
        </w:rPr>
        <w:t>…</w:t>
      </w:r>
      <w:r w:rsidR="00711609" w:rsidRPr="00734892">
        <w:rPr>
          <w:rFonts w:ascii="Gentium Plus" w:hAnsi="Gentium Plus" w:cs="Gentium Plus"/>
          <w:color w:val="FF0000"/>
          <w:spacing w:val="-2"/>
          <w:sz w:val="18"/>
          <w:szCs w:val="18"/>
          <w:lang w:val="en-US"/>
        </w:rPr>
        <w:t xml:space="preserve"> Ethics Panel, </w:t>
      </w:r>
      <w:r w:rsidR="00711609" w:rsidRPr="00734892">
        <w:rPr>
          <w:rFonts w:ascii="Gentium Plus" w:eastAsia="Times New Roman" w:hAnsi="Gentium Plus" w:cs="Gentium Plus"/>
          <w:i/>
          <w:iCs/>
          <w:color w:val="FF0000"/>
          <w:spacing w:val="-2"/>
          <w:sz w:val="18"/>
          <w:szCs w:val="18"/>
          <w:lang w:val="en-US" w:eastAsia="tr-TR"/>
        </w:rPr>
        <w:t>approval</w:t>
      </w:r>
      <w:r w:rsidR="00711609" w:rsidRPr="00734892">
        <w:rPr>
          <w:rFonts w:ascii="Gentium Plus" w:hAnsi="Gentium Plus" w:cs="Gentium Plus"/>
          <w:color w:val="FF0000"/>
          <w:spacing w:val="-2"/>
          <w:sz w:val="18"/>
          <w:szCs w:val="18"/>
          <w:lang w:val="en-US"/>
        </w:rPr>
        <w:t xml:space="preserve"> </w:t>
      </w:r>
      <w:r w:rsidR="00711609" w:rsidRPr="00734892">
        <w:rPr>
          <w:rFonts w:ascii="Gentium Plus" w:hAnsi="Gentium Plus" w:cs="Gentium Plus"/>
          <w:color w:val="FF0000"/>
          <w:spacing w:val="-2"/>
          <w:sz w:val="18"/>
          <w:szCs w:val="18"/>
          <w:lang w:val="en-US"/>
        </w:rPr>
        <w:tab/>
        <w:t xml:space="preserve">dated </w:t>
      </w:r>
      <w:r w:rsidR="00734892" w:rsidRPr="00734892">
        <w:rPr>
          <w:rFonts w:ascii="Gentium Plus" w:hAnsi="Gentium Plus" w:cs="Gentium Plus"/>
          <w:color w:val="FF0000"/>
          <w:spacing w:val="-2"/>
          <w:sz w:val="18"/>
          <w:szCs w:val="18"/>
          <w:lang w:val="en-US"/>
        </w:rPr>
        <w:t>xxx</w:t>
      </w:r>
      <w:r w:rsidR="00711609" w:rsidRPr="00734892">
        <w:rPr>
          <w:rFonts w:ascii="Gentium Plus" w:hAnsi="Gentium Plus" w:cs="Gentium Plus"/>
          <w:color w:val="FF0000"/>
          <w:spacing w:val="-2"/>
          <w:sz w:val="18"/>
          <w:szCs w:val="18"/>
          <w:lang w:val="en-US"/>
        </w:rPr>
        <w:t xml:space="preserve">2021 and numbered </w:t>
      </w:r>
      <w:r w:rsidR="00734892" w:rsidRPr="00734892">
        <w:rPr>
          <w:rFonts w:ascii="Gentium Plus" w:hAnsi="Gentium Plus" w:cs="Gentium Plus"/>
          <w:color w:val="FF0000"/>
          <w:spacing w:val="-2"/>
          <w:sz w:val="18"/>
          <w:szCs w:val="18"/>
          <w:lang w:val="en-US"/>
        </w:rPr>
        <w:t>xxx</w:t>
      </w:r>
      <w:r w:rsidR="00711609" w:rsidRPr="00734892">
        <w:rPr>
          <w:rFonts w:ascii="Gentium Plus" w:hAnsi="Gentium Plus" w:cs="Gentium Plus"/>
          <w:color w:val="FF0000"/>
          <w:spacing w:val="-2"/>
          <w:sz w:val="18"/>
          <w:szCs w:val="18"/>
          <w:lang w:val="en-US"/>
        </w:rPr>
        <w:t>.</w:t>
      </w:r>
    </w:p>
    <w:p w14:paraId="41DAC7EF" w14:textId="3C270099"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7554AE">
        <w:rPr>
          <w:rFonts w:ascii="Gentium Plus" w:eastAsia="Times New Roman" w:hAnsi="Gentium Plus" w:cs="Gentium Plus"/>
          <w:i/>
          <w:iCs/>
          <w:color w:val="000000"/>
          <w:spacing w:val="-2"/>
          <w:sz w:val="18"/>
          <w:szCs w:val="18"/>
          <w:lang w:val="en-US" w:eastAsia="tr-TR"/>
        </w:rPr>
        <w:t>Author Contributions</w:t>
      </w:r>
      <w:r w:rsidRPr="007554AE">
        <w:rPr>
          <w:rFonts w:ascii="Gentium Plus" w:eastAsia="Times New Roman" w:hAnsi="Gentium Plus" w:cs="Gentium Plus"/>
          <w:i/>
          <w:iCs/>
          <w:color w:val="000000"/>
          <w:spacing w:val="-2"/>
          <w:sz w:val="18"/>
          <w:szCs w:val="18"/>
          <w:lang w:val="en-US" w:eastAsia="tr-TR"/>
        </w:rPr>
        <w:tab/>
      </w:r>
      <w:r w:rsidRPr="0018062E">
        <w:rPr>
          <w:rFonts w:ascii="Gentium Plus" w:eastAsia="Times New Roman" w:hAnsi="Gentium Plus" w:cs="Gentium Plus"/>
          <w:color w:val="000000"/>
          <w:spacing w:val="-2"/>
          <w:sz w:val="16"/>
          <w:szCs w:val="16"/>
          <w:lang w:val="en-US" w:eastAsia="tr-TR"/>
        </w:rPr>
        <w:t>Conceptualization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0134E99B" w14:textId="4B9E9368"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t>Data Curation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2)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r>
      <w:r w:rsidR="000D25D4"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65F28140" w14:textId="4D3D54F3"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6"/>
          <w:sz w:val="16"/>
          <w:szCs w:val="16"/>
          <w:lang w:val="en-US" w:eastAsia="tr-TR"/>
        </w:rPr>
      </w:pP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8"/>
          <w:sz w:val="16"/>
          <w:szCs w:val="16"/>
          <w:lang w:val="en-US" w:eastAsia="tr-TR"/>
        </w:rPr>
        <w:t>Investigation - Analysis - Validation (</w:t>
      </w:r>
      <w:proofErr w:type="spellStart"/>
      <w:r w:rsidRPr="0018062E">
        <w:rPr>
          <w:rFonts w:ascii="Gentium Plus" w:eastAsia="Times New Roman" w:hAnsi="Gentium Plus" w:cs="Gentium Plus"/>
          <w:color w:val="000000"/>
          <w:spacing w:val="-8"/>
          <w:sz w:val="16"/>
          <w:szCs w:val="16"/>
          <w:lang w:val="en-US" w:eastAsia="tr-TR"/>
        </w:rPr>
        <w:t>CRediT</w:t>
      </w:r>
      <w:proofErr w:type="spellEnd"/>
      <w:r w:rsidRPr="0018062E">
        <w:rPr>
          <w:rFonts w:ascii="Gentium Plus" w:eastAsia="Times New Roman" w:hAnsi="Gentium Plus" w:cs="Gentium Plus"/>
          <w:color w:val="000000"/>
          <w:spacing w:val="-8"/>
          <w:sz w:val="16"/>
          <w:szCs w:val="16"/>
          <w:lang w:val="en-US" w:eastAsia="tr-TR"/>
        </w:rPr>
        <w:t xml:space="preserve"> 3-4-6-11</w:t>
      </w:r>
      <w:r w:rsidRPr="0018062E">
        <w:rPr>
          <w:rFonts w:ascii="Gentium Plus" w:eastAsia="Times New Roman" w:hAnsi="Gentium Plus" w:cs="Gentium Plus"/>
          <w:color w:val="000000"/>
          <w:spacing w:val="-6"/>
          <w:sz w:val="16"/>
          <w:szCs w:val="16"/>
          <w:lang w:val="en-US" w:eastAsia="tr-TR"/>
        </w:rPr>
        <w:t xml:space="preserve">) </w:t>
      </w:r>
      <w:r w:rsidRPr="0018062E">
        <w:rPr>
          <w:rFonts w:ascii="Gentium Plus" w:eastAsia="Times New Roman" w:hAnsi="Gentium Plus" w:cs="Gentium Plus"/>
          <w:color w:val="000000"/>
          <w:spacing w:val="-6"/>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6"/>
          <w:sz w:val="16"/>
          <w:szCs w:val="16"/>
          <w:lang w:val="en-US" w:eastAsia="tr-TR"/>
        </w:rPr>
        <w:t>) - Author-2 (%</w:t>
      </w:r>
      <w:r w:rsidR="00734892">
        <w:rPr>
          <w:rFonts w:ascii="Gentium Plus" w:eastAsia="Times New Roman" w:hAnsi="Gentium Plus" w:cs="Gentium Plus"/>
          <w:color w:val="000000"/>
          <w:spacing w:val="-6"/>
          <w:sz w:val="16"/>
          <w:szCs w:val="16"/>
          <w:lang w:val="en-US" w:eastAsia="tr-TR"/>
        </w:rPr>
        <w:t>0</w:t>
      </w:r>
      <w:r w:rsidRPr="0018062E">
        <w:rPr>
          <w:rFonts w:ascii="Gentium Plus" w:eastAsia="Times New Roman" w:hAnsi="Gentium Plus" w:cs="Gentium Plus"/>
          <w:color w:val="000000"/>
          <w:spacing w:val="-6"/>
          <w:sz w:val="16"/>
          <w:szCs w:val="16"/>
          <w:lang w:val="en-US" w:eastAsia="tr-TR"/>
        </w:rPr>
        <w:t>0)</w:t>
      </w:r>
    </w:p>
    <w:p w14:paraId="235558F5" w14:textId="63FABB6A"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r>
      <w:proofErr w:type="gramStart"/>
      <w:r w:rsidRPr="0018062E">
        <w:rPr>
          <w:rFonts w:ascii="Gentium Plus" w:eastAsia="Times New Roman" w:hAnsi="Gentium Plus" w:cs="Gentium Plus"/>
          <w:color w:val="000000"/>
          <w:spacing w:val="-2"/>
          <w:sz w:val="16"/>
          <w:szCs w:val="16"/>
          <w:lang w:val="en-US" w:eastAsia="tr-TR"/>
        </w:rPr>
        <w:t>Writing  (</w:t>
      </w:r>
      <w:proofErr w:type="spellStart"/>
      <w:proofErr w:type="gramEnd"/>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2-13)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1C4272BE" w14:textId="5B63AFB9" w:rsidR="005B3FEE" w:rsidRPr="0018062E" w:rsidRDefault="005B3FEE"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i/>
          <w:iC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t>Writing – Review &amp; Editing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4) </w:t>
      </w:r>
      <w:r w:rsidRPr="0018062E">
        <w:rPr>
          <w:rFonts w:ascii="Gentium Plus" w:eastAsia="Times New Roman" w:hAnsi="Gentium Plus" w:cs="Gentium Plus"/>
          <w:color w:val="000000"/>
          <w:spacing w:val="-2"/>
          <w:sz w:val="16"/>
          <w:szCs w:val="16"/>
          <w:lang w:val="en-US" w:eastAsia="tr-TR"/>
        </w:rPr>
        <w:tab/>
      </w:r>
      <w:r w:rsidR="000D25D4"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3C389E4B" w14:textId="159A8F7B" w:rsidR="005B3FEE" w:rsidRPr="007554AE" w:rsidRDefault="005B3FEE" w:rsidP="00035319">
      <w:pPr>
        <w:autoSpaceDE w:val="0"/>
        <w:autoSpaceDN w:val="0"/>
        <w:adjustRightInd w:val="0"/>
        <w:spacing w:after="0" w:line="216" w:lineRule="auto"/>
        <w:ind w:left="1701" w:hanging="1701"/>
        <w:jc w:val="both"/>
        <w:rPr>
          <w:rFonts w:ascii="Gentium Plus" w:eastAsia="Times New Roman" w:hAnsi="Gentium Plus" w:cs="Gentium Plus"/>
          <w:color w:val="000000"/>
          <w:spacing w:val="-2"/>
          <w:sz w:val="18"/>
          <w:szCs w:val="18"/>
          <w:lang w:val="en-US" w:eastAsia="tr-TR"/>
        </w:rPr>
      </w:pPr>
      <w:r w:rsidRPr="007554AE">
        <w:rPr>
          <w:rFonts w:ascii="Gentium Plus" w:eastAsia="Times New Roman" w:hAnsi="Gentium Plus" w:cs="Gentium Plus"/>
          <w:i/>
          <w:iCs/>
          <w:color w:val="000000"/>
          <w:spacing w:val="-2"/>
          <w:sz w:val="18"/>
          <w:szCs w:val="18"/>
          <w:lang w:val="en-US" w:eastAsia="tr-TR"/>
        </w:rPr>
        <w:t>Grant Support</w:t>
      </w:r>
      <w:r w:rsidRPr="007554AE">
        <w:rPr>
          <w:rFonts w:ascii="Gentium Plus" w:eastAsia="Times New Roman" w:hAnsi="Gentium Plus" w:cs="Gentium Plus"/>
          <w:spacing w:val="-2"/>
          <w:sz w:val="18"/>
          <w:szCs w:val="18"/>
          <w:lang w:val="en-US" w:eastAsia="tr-TR"/>
        </w:rPr>
        <w:tab/>
      </w:r>
      <w:proofErr w:type="spellStart"/>
      <w:r w:rsidR="00734892" w:rsidRPr="00734892">
        <w:rPr>
          <w:rFonts w:ascii="Gentium Plus" w:eastAsia="Times New Roman" w:hAnsi="Gentium Plus" w:cs="Gentium Plus"/>
          <w:color w:val="FF0000"/>
          <w:spacing w:val="-2"/>
          <w:sz w:val="18"/>
          <w:szCs w:val="18"/>
          <w:lang w:val="en-US" w:eastAsia="tr-TR"/>
        </w:rPr>
        <w:t>xxxx</w:t>
      </w:r>
      <w:proofErr w:type="spellEnd"/>
      <w:r w:rsidRPr="00734892">
        <w:rPr>
          <w:rFonts w:ascii="Gentium Plus" w:eastAsia="Times New Roman" w:hAnsi="Gentium Plus" w:cs="Gentium Plus"/>
          <w:color w:val="FF0000"/>
          <w:spacing w:val="-2"/>
          <w:sz w:val="18"/>
          <w:szCs w:val="18"/>
          <w:lang w:val="en-US" w:eastAsia="tr-TR"/>
        </w:rPr>
        <w:t>.</w:t>
      </w:r>
      <w:r w:rsidR="00711609" w:rsidRPr="00734892">
        <w:rPr>
          <w:rFonts w:ascii="Gentium Plus" w:eastAsia="Times New Roman" w:hAnsi="Gentium Plus" w:cs="Gentium Plus"/>
          <w:color w:val="FF0000"/>
          <w:spacing w:val="-2"/>
          <w:sz w:val="18"/>
          <w:szCs w:val="18"/>
          <w:lang w:val="en-US" w:eastAsia="tr-TR"/>
        </w:rPr>
        <w:t xml:space="preserve"> Grant number. </w:t>
      </w:r>
      <w:proofErr w:type="spellStart"/>
      <w:proofErr w:type="gramStart"/>
      <w:r w:rsidR="00734892" w:rsidRPr="00734892">
        <w:rPr>
          <w:rFonts w:ascii="Gentium Plus" w:hAnsi="Gentium Plus" w:cs="Gentium Plus"/>
          <w:color w:val="FF0000"/>
          <w:sz w:val="18"/>
          <w:szCs w:val="18"/>
        </w:rPr>
        <w:t>xxxx</w:t>
      </w:r>
      <w:proofErr w:type="spellEnd"/>
      <w:proofErr w:type="gramEnd"/>
    </w:p>
    <w:p w14:paraId="631D70B8" w14:textId="2C3DB0D1" w:rsidR="005B3FEE" w:rsidRPr="007554AE" w:rsidRDefault="005B3FEE"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color w:val="000000"/>
          <w:spacing w:val="-2"/>
          <w:sz w:val="18"/>
          <w:szCs w:val="18"/>
          <w:lang w:val="en-US" w:eastAsia="tr-TR"/>
        </w:rPr>
      </w:pPr>
      <w:r w:rsidRPr="007554AE">
        <w:rPr>
          <w:rFonts w:ascii="Gentium Plus" w:eastAsia="Times New Roman" w:hAnsi="Gentium Plus" w:cs="Gentium Plus"/>
          <w:i/>
          <w:iCs/>
          <w:spacing w:val="-2"/>
          <w:sz w:val="18"/>
          <w:szCs w:val="18"/>
          <w:lang w:val="en-US" w:eastAsia="tr-TR"/>
        </w:rPr>
        <w:t>S. Development Goals</w:t>
      </w:r>
      <w:r w:rsidRPr="007554AE">
        <w:rPr>
          <w:rFonts w:ascii="Gentium Plus" w:eastAsia="Times New Roman" w:hAnsi="Gentium Plus" w:cs="Gentium Plus"/>
          <w:color w:val="000000"/>
          <w:spacing w:val="-2"/>
          <w:sz w:val="18"/>
          <w:szCs w:val="18"/>
          <w:lang w:val="en-US" w:eastAsia="tr-TR"/>
        </w:rPr>
        <w:tab/>
        <w:t>-</w:t>
      </w:r>
    </w:p>
    <w:p w14:paraId="5D3044C7" w14:textId="2E3C8729" w:rsidR="00517CD5" w:rsidRPr="00496269" w:rsidRDefault="00517CD5" w:rsidP="00035319">
      <w:pPr>
        <w:spacing w:after="0" w:line="216" w:lineRule="auto"/>
        <w:ind w:firstLine="284"/>
        <w:jc w:val="both"/>
        <w:rPr>
          <w:rFonts w:ascii="Gentium Plus" w:hAnsi="Gentium Plus" w:cs="Gentium Plus"/>
          <w:color w:val="000000" w:themeColor="text1"/>
          <w:sz w:val="20"/>
          <w:szCs w:val="20"/>
        </w:rPr>
        <w:sectPr w:rsidR="00517CD5" w:rsidRPr="00496269" w:rsidSect="00E11ACB">
          <w:headerReference w:type="first" r:id="rId26"/>
          <w:footerReference w:type="first" r:id="rId27"/>
          <w:pgSz w:w="9072" w:h="13608" w:code="155"/>
          <w:pgMar w:top="1247" w:right="907" w:bottom="567" w:left="907" w:header="567" w:footer="0" w:gutter="0"/>
          <w:cols w:space="708"/>
          <w:titlePg/>
          <w:docGrid w:linePitch="360"/>
        </w:sectPr>
      </w:pPr>
    </w:p>
    <w:p w14:paraId="78DADC91" w14:textId="77777777" w:rsidR="007703E5" w:rsidRPr="00496269" w:rsidRDefault="007703E5" w:rsidP="002A541C">
      <w:pPr>
        <w:pStyle w:val="Balk1"/>
      </w:pPr>
      <w:r w:rsidRPr="00496269">
        <w:lastRenderedPageBreak/>
        <w:t>Giriş</w:t>
      </w:r>
    </w:p>
    <w:p w14:paraId="486B49AC" w14:textId="181718D1" w:rsidR="00734892" w:rsidRDefault="00734892" w:rsidP="00734892">
      <w:pPr>
        <w:widowControl w:val="0"/>
        <w:ind w:firstLine="284"/>
        <w:jc w:val="both"/>
        <w:rPr>
          <w:rFonts w:ascii="Gentium Plus" w:hAnsi="Gentium Plus" w:cs="Gentium Plus"/>
          <w:color w:val="000000" w:themeColor="text1"/>
          <w:sz w:val="20"/>
          <w:szCs w:val="20"/>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000567CC">
        <w:rPr>
          <w:rFonts w:ascii="Gentium Plus" w:hAnsi="Gentium Plus" w:cs="Gentium Plus"/>
          <w:color w:val="000000" w:themeColor="text1"/>
          <w:spacing w:val="-2"/>
          <w:sz w:val="21"/>
          <w:szCs w:val="21"/>
        </w:rPr>
        <w:t>.</w:t>
      </w:r>
      <w:r w:rsidR="000567CC" w:rsidRPr="000567CC">
        <w:rPr>
          <w:rStyle w:val="DipnotBavurusu"/>
          <w:rFonts w:ascii="Gentium Plus" w:hAnsi="Gentium Plus" w:cs="Gentium Plus"/>
          <w:color w:val="000000" w:themeColor="text1"/>
          <w:sz w:val="20"/>
          <w:szCs w:val="20"/>
        </w:rPr>
        <w:t xml:space="preserve"> </w:t>
      </w:r>
      <w:r w:rsidR="000567CC" w:rsidRPr="00496269">
        <w:rPr>
          <w:rStyle w:val="DipnotBavurusu"/>
          <w:rFonts w:ascii="Gentium Plus" w:hAnsi="Gentium Plus" w:cs="Gentium Plus"/>
          <w:color w:val="000000" w:themeColor="text1"/>
          <w:sz w:val="20"/>
          <w:szCs w:val="20"/>
        </w:rPr>
        <w:footnoteReference w:id="1"/>
      </w:r>
    </w:p>
    <w:p w14:paraId="6331D5CA" w14:textId="3D6142B5" w:rsidR="003E40AD" w:rsidRPr="003E40AD" w:rsidRDefault="003E40AD" w:rsidP="00734892">
      <w:pPr>
        <w:widowControl w:val="0"/>
        <w:ind w:firstLine="284"/>
        <w:jc w:val="both"/>
        <w:rPr>
          <w:rFonts w:ascii="Gentium Plus" w:hAnsi="Gentium Plus" w:cs="Gentium Plus"/>
          <w:color w:val="FF0000"/>
          <w:spacing w:val="-2"/>
          <w:sz w:val="21"/>
          <w:szCs w:val="21"/>
        </w:rPr>
      </w:pPr>
      <w:r w:rsidRPr="003E40AD">
        <w:rPr>
          <w:rFonts w:ascii="Gentium Plus" w:hAnsi="Gentium Plus" w:cs="Gentium Plus"/>
          <w:color w:val="FF0000"/>
          <w:spacing w:val="-2"/>
          <w:sz w:val="21"/>
          <w:szCs w:val="21"/>
        </w:rPr>
        <w:t>Makale, </w:t>
      </w:r>
      <w:r w:rsidR="006A140F" w:rsidRPr="003E40AD">
        <w:rPr>
          <w:rFonts w:ascii="Gentium Plus" w:hAnsi="Gentium Plus" w:cs="Gentium Plus"/>
          <w:color w:val="FF0000"/>
          <w:spacing w:val="-2"/>
          <w:sz w:val="21"/>
          <w:szCs w:val="21"/>
        </w:rPr>
        <w:t xml:space="preserve"> </w:t>
      </w:r>
      <w:hyperlink r:id="rId28" w:history="1">
        <w:proofErr w:type="spellStart"/>
        <w:r w:rsidRPr="003E40AD">
          <w:rPr>
            <w:rStyle w:val="Kpr"/>
            <w:rFonts w:ascii="Gentium Plus" w:hAnsi="Gentium Plus" w:cs="Gentium Plus"/>
            <w:color w:val="FF0000"/>
            <w:spacing w:val="-2"/>
            <w:sz w:val="21"/>
            <w:szCs w:val="21"/>
          </w:rPr>
          <w:t>Gentium</w:t>
        </w:r>
        <w:proofErr w:type="spellEnd"/>
        <w:r w:rsidRPr="003E40AD">
          <w:rPr>
            <w:rStyle w:val="Kpr"/>
            <w:rFonts w:ascii="Gentium Plus" w:hAnsi="Gentium Plus" w:cs="Gentium Plus"/>
            <w:color w:val="FF0000"/>
            <w:spacing w:val="-2"/>
            <w:sz w:val="21"/>
            <w:szCs w:val="21"/>
          </w:rPr>
          <w:t xml:space="preserve"> Plus</w:t>
        </w:r>
      </w:hyperlink>
      <w:r w:rsidRPr="003E40AD">
        <w:rPr>
          <w:rFonts w:ascii="Gentium Plus" w:hAnsi="Gentium Plus" w:cs="Gentium Plus"/>
          <w:color w:val="FF0000"/>
          <w:spacing w:val="-2"/>
          <w:sz w:val="21"/>
          <w:szCs w:val="21"/>
        </w:rPr>
        <w:t> veya </w:t>
      </w:r>
      <w:hyperlink r:id="rId29" w:history="1">
        <w:r w:rsidRPr="003E40AD">
          <w:rPr>
            <w:rStyle w:val="Kpr"/>
            <w:rFonts w:ascii="Gentium Plus" w:hAnsi="Gentium Plus" w:cs="Gentium Plus"/>
            <w:color w:val="FF0000"/>
            <w:spacing w:val="-2"/>
            <w:sz w:val="21"/>
            <w:szCs w:val="21"/>
          </w:rPr>
          <w:t>ISNAD </w:t>
        </w:r>
      </w:hyperlink>
      <w:r w:rsidRPr="003E40AD">
        <w:rPr>
          <w:rFonts w:ascii="Gentium Plus" w:hAnsi="Gentium Plus" w:cs="Gentium Plus"/>
          <w:color w:val="FF0000"/>
          <w:spacing w:val="-2"/>
          <w:sz w:val="21"/>
          <w:szCs w:val="21"/>
        </w:rPr>
        <w:t xml:space="preserve">yazı tipinde metin 10,5, dipnotlar 8,5 punto </w:t>
      </w:r>
      <w:r w:rsidRPr="003E40AD">
        <w:rPr>
          <w:rFonts w:ascii="Gentium Plus" w:hAnsi="Gentium Plus" w:cs="Gentium Plus"/>
          <w:i/>
          <w:iCs/>
          <w:color w:val="FF0000"/>
          <w:spacing w:val="-2"/>
          <w:sz w:val="21"/>
          <w:szCs w:val="21"/>
        </w:rPr>
        <w:t>iki yana yaslı</w:t>
      </w:r>
      <w:r>
        <w:rPr>
          <w:rFonts w:ascii="Gentium Plus" w:hAnsi="Gentium Plus" w:cs="Gentium Plus"/>
          <w:color w:val="FF0000"/>
          <w:spacing w:val="-2"/>
          <w:sz w:val="21"/>
          <w:szCs w:val="21"/>
        </w:rPr>
        <w:t xml:space="preserve"> olarak </w:t>
      </w:r>
      <w:r w:rsidRPr="003E40AD">
        <w:rPr>
          <w:rFonts w:ascii="Gentium Plus" w:hAnsi="Gentium Plus" w:cs="Gentium Plus"/>
          <w:color w:val="FF0000"/>
          <w:spacing w:val="-2"/>
          <w:sz w:val="21"/>
          <w:szCs w:val="21"/>
        </w:rPr>
        <w:t>yazılmalıdır. </w:t>
      </w:r>
    </w:p>
    <w:p w14:paraId="56F61F67" w14:textId="6D43CF2F"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000567CC">
        <w:rPr>
          <w:rFonts w:ascii="Gentium Plus" w:hAnsi="Gentium Plus" w:cs="Gentium Plus"/>
          <w:color w:val="000000" w:themeColor="text1"/>
          <w:spacing w:val="-2"/>
          <w:sz w:val="21"/>
          <w:szCs w:val="21"/>
        </w:rPr>
        <w:t>.</w:t>
      </w:r>
      <w:r w:rsidR="000567CC" w:rsidRPr="000567CC">
        <w:rPr>
          <w:rStyle w:val="DipnotBavurusu"/>
          <w:rFonts w:ascii="Gentium Plus" w:hAnsi="Gentium Plus" w:cs="Gentium Plus"/>
          <w:color w:val="000000" w:themeColor="text1"/>
          <w:sz w:val="20"/>
          <w:szCs w:val="20"/>
        </w:rPr>
        <w:t xml:space="preserve"> </w:t>
      </w:r>
      <w:r w:rsidR="000567CC" w:rsidRPr="00496269">
        <w:rPr>
          <w:rStyle w:val="DipnotBavurusu"/>
          <w:rFonts w:ascii="Gentium Plus" w:hAnsi="Gentium Plus" w:cs="Gentium Plus"/>
          <w:color w:val="000000" w:themeColor="text1"/>
          <w:sz w:val="20"/>
          <w:szCs w:val="20"/>
        </w:rPr>
        <w:footnoteReference w:id="2"/>
      </w:r>
    </w:p>
    <w:p w14:paraId="3B1F9D0B" w14:textId="77777777" w:rsidR="00734892" w:rsidRPr="001C66B0" w:rsidRDefault="00734892" w:rsidP="00734892">
      <w:pPr>
        <w:pStyle w:val="Balk1"/>
        <w:widowControl w:val="0"/>
        <w:jc w:val="both"/>
        <w:rPr>
          <w:b w:val="0"/>
          <w:bCs w:val="0"/>
          <w:spacing w:val="-2"/>
          <w:sz w:val="21"/>
          <w:szCs w:val="21"/>
        </w:rPr>
      </w:pPr>
      <w:r w:rsidRPr="001C66B0">
        <w:rPr>
          <w:spacing w:val="-2"/>
          <w:sz w:val="21"/>
          <w:szCs w:val="21"/>
        </w:rPr>
        <w:t xml:space="preserve">1.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46D874AE"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
    <w:p w14:paraId="79010E33"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88AB64F" w14:textId="77777777" w:rsidR="00734892" w:rsidRPr="00734892" w:rsidRDefault="00734892" w:rsidP="00734892">
      <w:pPr>
        <w:pStyle w:val="Balk1"/>
        <w:widowControl w:val="0"/>
        <w:jc w:val="both"/>
        <w:rPr>
          <w:spacing w:val="-2"/>
          <w:sz w:val="21"/>
          <w:szCs w:val="21"/>
        </w:rPr>
      </w:pPr>
      <w:r w:rsidRPr="001C66B0">
        <w:rPr>
          <w:spacing w:val="-2"/>
          <w:sz w:val="21"/>
          <w:szCs w:val="21"/>
        </w:rPr>
        <w:t xml:space="preserve"> 2.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3C80D13C"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34E7D126"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C4F7D4A" w14:textId="77777777" w:rsidR="00734892" w:rsidRPr="001C66B0" w:rsidRDefault="00734892" w:rsidP="00734892">
      <w:pPr>
        <w:pStyle w:val="Balk2"/>
        <w:widowControl w:val="0"/>
        <w:rPr>
          <w:b w:val="0"/>
          <w:bCs w:val="0"/>
          <w:spacing w:val="-2"/>
          <w:sz w:val="21"/>
          <w:szCs w:val="21"/>
        </w:rPr>
      </w:pPr>
      <w:r w:rsidRPr="001C66B0">
        <w:rPr>
          <w:spacing w:val="-2"/>
          <w:sz w:val="21"/>
          <w:szCs w:val="21"/>
        </w:rPr>
        <w:t xml:space="preserve">2.1.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50865B98"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w:t>
      </w:r>
      <w:r w:rsidRPr="001C66B0">
        <w:rPr>
          <w:rFonts w:ascii="Gentium Plus" w:hAnsi="Gentium Plus" w:cs="Gentium Plus"/>
          <w:color w:val="000000" w:themeColor="text1"/>
          <w:spacing w:val="-2"/>
          <w:sz w:val="21"/>
          <w:szCs w:val="21"/>
        </w:rPr>
        <w:lastRenderedPageBreak/>
        <w:t xml:space="preserve">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Pr="00D136DD">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4D74BCA5"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gramStart"/>
      <w:r w:rsidRPr="001C66B0">
        <w:rPr>
          <w:rFonts w:ascii="Gentium Plus" w:hAnsi="Gentium Plus" w:cs="Gentium Plus"/>
          <w:color w:val="000000" w:themeColor="text1"/>
          <w:spacing w:val="-2"/>
          <w:sz w:val="21"/>
          <w:szCs w:val="21"/>
        </w:rPr>
        <w:t>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r>
        <w:rPr>
          <w:rFonts w:ascii="Gentium Plus" w:hAnsi="Gentium Plus" w:cs="Gentium Plus"/>
          <w:color w:val="000000" w:themeColor="text1"/>
          <w:spacing w:val="-2"/>
          <w:sz w:val="21"/>
          <w:szCs w:val="21"/>
        </w:rPr>
        <w:t xml:space="preserve">. </w:t>
      </w:r>
      <w:r w:rsidRPr="001C66B0">
        <w:rPr>
          <w:rFonts w:ascii="Gentium Plus" w:hAnsi="Gentium Plus" w:cs="Gentium Plus"/>
          <w:color w:val="000000" w:themeColor="text1"/>
          <w:spacing w:val="-2"/>
          <w:sz w:val="21"/>
          <w:szCs w:val="21"/>
        </w:rPr>
        <w:t xml:space="preserve">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w:t>
      </w:r>
    </w:p>
    <w:p w14:paraId="1275EB66" w14:textId="77777777" w:rsidR="00734892" w:rsidRPr="001C66B0" w:rsidRDefault="00734892" w:rsidP="00734892">
      <w:pPr>
        <w:pStyle w:val="Balk2"/>
        <w:widowControl w:val="0"/>
        <w:rPr>
          <w:b w:val="0"/>
          <w:bCs w:val="0"/>
          <w:spacing w:val="-2"/>
          <w:sz w:val="21"/>
          <w:szCs w:val="21"/>
        </w:rPr>
      </w:pPr>
      <w:r w:rsidRPr="001C66B0">
        <w:rPr>
          <w:spacing w:val="-2"/>
          <w:sz w:val="21"/>
          <w:szCs w:val="21"/>
        </w:rPr>
        <w:t xml:space="preserve">2.2.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50D45948" w14:textId="77777777" w:rsidR="00734892" w:rsidRDefault="00734892" w:rsidP="00734892">
      <w:pPr>
        <w:widowControl w:val="0"/>
        <w:ind w:firstLine="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7D7205F4"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1A5B69F0" w14:textId="77777777" w:rsidR="00734892" w:rsidRPr="001C66B0" w:rsidRDefault="00734892" w:rsidP="00734892">
      <w:pPr>
        <w:widowControl w:val="0"/>
        <w:ind w:firstLine="284"/>
        <w:rPr>
          <w:rFonts w:ascii="Gentium Plus" w:hAnsi="Gentium Plus" w:cs="Gentium Plus"/>
          <w:color w:val="000000" w:themeColor="text1"/>
          <w:spacing w:val="-2"/>
          <w:sz w:val="21"/>
          <w:szCs w:val="21"/>
        </w:rPr>
      </w:pPr>
      <w:proofErr w:type="gramStart"/>
      <w:r w:rsidRPr="001C66B0">
        <w:rPr>
          <w:rFonts w:ascii="Gentium Plus" w:hAnsi="Gentium Plus" w:cs="Gentium Plus"/>
          <w:color w:val="000000" w:themeColor="text1"/>
          <w:spacing w:val="-2"/>
          <w:sz w:val="21"/>
          <w:szCs w:val="21"/>
        </w:rPr>
        <w:t>xx</w:t>
      </w:r>
      <w:proofErr w:type="gramEnd"/>
      <w:r w:rsidRPr="001C66B0">
        <w:rPr>
          <w:rFonts w:ascii="Gentium Plus" w:hAnsi="Gentium Plus" w:cs="Gentium Plus"/>
          <w:color w:val="000000" w:themeColor="text1"/>
          <w:spacing w:val="-2"/>
          <w:sz w:val="21"/>
          <w:szCs w:val="21"/>
        </w:rPr>
        <w:t xml:space="preserve">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3FFBDF40" w14:textId="77777777" w:rsidR="00734892" w:rsidRPr="001C66B0" w:rsidRDefault="00734892" w:rsidP="00734892">
      <w:pPr>
        <w:pStyle w:val="Balk1"/>
        <w:widowControl w:val="0"/>
        <w:jc w:val="both"/>
        <w:rPr>
          <w:b w:val="0"/>
          <w:bCs w:val="0"/>
          <w:spacing w:val="-2"/>
          <w:sz w:val="21"/>
          <w:szCs w:val="21"/>
        </w:rPr>
      </w:pPr>
      <w:r w:rsidRPr="001C66B0">
        <w:rPr>
          <w:spacing w:val="-2"/>
          <w:sz w:val="21"/>
          <w:szCs w:val="21"/>
        </w:rPr>
        <w:t>Sonuç</w:t>
      </w:r>
    </w:p>
    <w:p w14:paraId="3CB06388" w14:textId="77777777" w:rsidR="00734892" w:rsidRDefault="00734892" w:rsidP="00734892">
      <w:pPr>
        <w:widowControl w:val="0"/>
        <w:ind w:firstLine="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vv</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p>
    <w:p w14:paraId="55E7249B"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1F744419" w14:textId="77777777" w:rsidR="00734892" w:rsidRPr="001C66B0" w:rsidRDefault="00734892" w:rsidP="00734892">
      <w:pPr>
        <w:rPr>
          <w:rFonts w:ascii="Gentium Plus" w:hAnsi="Gentium Plus" w:cs="Gentium Plus"/>
          <w:color w:val="000000" w:themeColor="text1"/>
          <w:spacing w:val="-2"/>
          <w:sz w:val="21"/>
          <w:szCs w:val="21"/>
        </w:rPr>
      </w:pPr>
    </w:p>
    <w:p w14:paraId="68585FBF" w14:textId="77777777" w:rsidR="000567CC" w:rsidRDefault="000567CC" w:rsidP="00734892">
      <w:pPr>
        <w:pStyle w:val="Balk1"/>
        <w:rPr>
          <w:spacing w:val="-2"/>
          <w:sz w:val="21"/>
          <w:szCs w:val="21"/>
        </w:rPr>
      </w:pPr>
      <w:r>
        <w:rPr>
          <w:spacing w:val="-2"/>
          <w:sz w:val="21"/>
          <w:szCs w:val="21"/>
        </w:rPr>
        <w:br w:type="page"/>
      </w:r>
    </w:p>
    <w:p w14:paraId="4A653B3D" w14:textId="31E2E42D" w:rsidR="00734892" w:rsidRDefault="00734892" w:rsidP="00734892">
      <w:pPr>
        <w:pStyle w:val="Balk1"/>
        <w:rPr>
          <w:spacing w:val="-2"/>
          <w:sz w:val="21"/>
          <w:szCs w:val="21"/>
        </w:rPr>
      </w:pPr>
      <w:r w:rsidRPr="001C66B0">
        <w:rPr>
          <w:spacing w:val="-2"/>
          <w:sz w:val="21"/>
          <w:szCs w:val="21"/>
        </w:rPr>
        <w:lastRenderedPageBreak/>
        <w:t xml:space="preserve">Kaynakça | </w:t>
      </w:r>
      <w:proofErr w:type="spellStart"/>
      <w:r w:rsidRPr="001C66B0">
        <w:rPr>
          <w:spacing w:val="-2"/>
          <w:sz w:val="21"/>
          <w:szCs w:val="21"/>
        </w:rPr>
        <w:t>References</w:t>
      </w:r>
      <w:proofErr w:type="spellEnd"/>
    </w:p>
    <w:p w14:paraId="70352293" w14:textId="2B9DCD02"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 xml:space="preserve">Atıf ve kaynak gösteriminde İSNAD Atıf Sistemi kullanılmayan makaleler yazarına iade edilir. Bilim alanına göre İSNAD </w:t>
      </w:r>
      <w:proofErr w:type="spellStart"/>
      <w:r w:rsidRPr="000567CC">
        <w:rPr>
          <w:rFonts w:ascii="Gentium Plus" w:hAnsi="Gentium Plus" w:cs="Gentium Plus"/>
          <w:color w:val="FF0000"/>
        </w:rPr>
        <w:t>Metiniçi</w:t>
      </w:r>
      <w:proofErr w:type="spellEnd"/>
      <w:r w:rsidRPr="000567CC">
        <w:rPr>
          <w:rFonts w:ascii="Gentium Plus" w:hAnsi="Gentium Plus" w:cs="Gentium Plus"/>
          <w:color w:val="FF0000"/>
        </w:rPr>
        <w:t xml:space="preserve"> veya İSNAD Dipnotlu kullanılabilir: </w:t>
      </w:r>
      <w:hyperlink r:id="rId30" w:history="1">
        <w:r w:rsidRPr="000567CC">
          <w:rPr>
            <w:rStyle w:val="Kpr"/>
            <w:rFonts w:ascii="Gentium Plus" w:hAnsi="Gentium Plus" w:cs="Gentium Plus"/>
            <w:color w:val="FF0000"/>
          </w:rPr>
          <w:t>https://www.isnadsistemi.org/</w:t>
        </w:r>
      </w:hyperlink>
    </w:p>
    <w:p w14:paraId="35C04AA2" w14:textId="04F425ED"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İstifade edilen kaynakların varsa DOI numaraları mutlaka http uzantısı ile eklenmelidir.</w:t>
      </w:r>
    </w:p>
    <w:p w14:paraId="014C4AE1" w14:textId="4DA93081"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Kitap bölümü, ansiklopedi maddesi ve makale gibi kaynakların mutlaka sayfa aralığı belirtilmelidir.</w:t>
      </w:r>
    </w:p>
    <w:p w14:paraId="0D0BF856" w14:textId="0E1A0BF1" w:rsidR="000567CC" w:rsidRPr="006A140F" w:rsidRDefault="006A140F" w:rsidP="006A140F">
      <w:pPr>
        <w:pStyle w:val="ListeParagraf"/>
        <w:numPr>
          <w:ilvl w:val="0"/>
          <w:numId w:val="9"/>
        </w:numPr>
        <w:jc w:val="both"/>
        <w:rPr>
          <w:rFonts w:ascii="Gentium Plus" w:hAnsi="Gentium Plus" w:cs="Gentium Plus"/>
          <w:color w:val="FF0000"/>
        </w:rPr>
      </w:pPr>
      <w:r>
        <w:rPr>
          <w:rFonts w:ascii="Gentium Plus" w:hAnsi="Gentium Plus" w:cs="Gentium Plus"/>
          <w:color w:val="FF0000"/>
        </w:rPr>
        <w:t>Tetkik</w:t>
      </w:r>
      <w:r w:rsidR="000567CC" w:rsidRPr="000567CC">
        <w:rPr>
          <w:rFonts w:ascii="Gentium Plus" w:hAnsi="Gentium Plus" w:cs="Gentium Plus"/>
          <w:color w:val="FF0000"/>
        </w:rPr>
        <w:t xml:space="preserve"> dergisinde makale konusu ile ilgili çalışmalara göz atılmış olmalıdır</w:t>
      </w:r>
      <w:r>
        <w:rPr>
          <w:rFonts w:ascii="Gentium Plus" w:hAnsi="Gentium Plus" w:cs="Gentium Plus"/>
          <w:color w:val="FF0000"/>
        </w:rPr>
        <w:t>.</w:t>
      </w:r>
    </w:p>
    <w:p w14:paraId="289E69EE"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w:t>
      </w:r>
    </w:p>
    <w:p w14:paraId="60528FF9"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x</w:t>
      </w:r>
    </w:p>
    <w:p w14:paraId="5A6A2C5B"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w:t>
      </w:r>
    </w:p>
    <w:p w14:paraId="2EF4A99F" w14:textId="7AF8E540" w:rsidR="00B4270B" w:rsidRPr="00734892"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x</w:t>
      </w:r>
    </w:p>
    <w:sectPr w:rsidR="00B4270B" w:rsidRPr="00734892" w:rsidSect="00E11ACB">
      <w:headerReference w:type="first" r:id="rId31"/>
      <w:pgSz w:w="9072" w:h="13608" w:code="155"/>
      <w:pgMar w:top="1247" w:right="907" w:bottom="567" w:left="907" w:header="56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C0A68" w14:textId="77777777" w:rsidR="001C221B" w:rsidRDefault="001C221B" w:rsidP="003E1AD6">
      <w:pPr>
        <w:spacing w:after="0" w:line="240" w:lineRule="auto"/>
      </w:pPr>
      <w:r>
        <w:separator/>
      </w:r>
    </w:p>
  </w:endnote>
  <w:endnote w:type="continuationSeparator" w:id="0">
    <w:p w14:paraId="39C333CD" w14:textId="77777777" w:rsidR="001C221B" w:rsidRDefault="001C221B" w:rsidP="003E1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Gentium Plus">
    <w:panose1 w:val="02000503060000020004"/>
    <w:charset w:val="A2"/>
    <w:family w:val="auto"/>
    <w:pitch w:val="variable"/>
    <w:sig w:usb0="E00002FF" w:usb1="5200E1FB" w:usb2="0200002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AliK Medium">
    <w:altName w:val="Arial"/>
    <w:panose1 w:val="020B0604020202020204"/>
    <w:charset w:val="00"/>
    <w:family w:val="auto"/>
    <w:pitch w:val="variable"/>
    <w:sig w:usb0="00002003" w:usb1="00000000" w:usb2="00000000" w:usb3="00000000" w:csb0="00000041" w:csb1="00000000"/>
  </w:font>
  <w:font w:name="Charis SIL">
    <w:altName w:val="Calibri"/>
    <w:panose1 w:val="020B0604020202020204"/>
    <w:charset w:val="A2"/>
    <w:family w:val="auto"/>
    <w:pitch w:val="variable"/>
    <w:sig w:usb0="A00002FF" w:usb1="5200A1FF" w:usb2="02000009"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ADDBA" w14:textId="0FBBE8BC" w:rsidR="00171AC3" w:rsidRDefault="00000000"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hyperlink r:id="rId1" w:history="1">
      <w:r w:rsidR="00517CD5" w:rsidRPr="00B52C77">
        <w:rPr>
          <w:rFonts w:ascii="Gentium Plus" w:eastAsia="Times New Roman" w:hAnsi="Gentium Plus" w:cs="Gentium Plus"/>
          <w:color w:val="0000FF"/>
          <w:sz w:val="16"/>
          <w:szCs w:val="16"/>
          <w:lang w:eastAsia="tr-TR"/>
        </w:rPr>
        <w:t>www.dergipark.org.tr/tr/pub/eskiyeni</w:t>
      </w:r>
    </w:hyperlink>
  </w:p>
  <w:p w14:paraId="3DD3AE97" w14:textId="77777777" w:rsidR="00517CD5" w:rsidRPr="00517CD5" w:rsidRDefault="00517CD5"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10AEA" w14:textId="77777777" w:rsidR="00C35DB1" w:rsidRDefault="00C35DB1" w:rsidP="00C35DB1">
    <w:pPr>
      <w:pBdr>
        <w:top w:val="single" w:sz="4" w:space="3" w:color="auto"/>
      </w:pBdr>
      <w:spacing w:after="0" w:line="216" w:lineRule="auto"/>
      <w:jc w:val="center"/>
      <w:rPr>
        <w:rFonts w:ascii="Gentium Plus" w:eastAsiaTheme="minorEastAsia" w:hAnsi="Gentium Plus" w:cs="Gentium Plus"/>
        <w:sz w:val="16"/>
        <w:szCs w:val="16"/>
        <w:lang w:eastAsia="tr-TR"/>
      </w:rPr>
    </w:pPr>
    <w:r w:rsidRPr="00B31DD9">
      <w:rPr>
        <w:rFonts w:ascii="Gentium Plus" w:eastAsiaTheme="minorEastAsia" w:hAnsi="Gentium Plus" w:cs="Gentium Plus"/>
        <w:i/>
        <w:iCs/>
        <w:sz w:val="16"/>
        <w:szCs w:val="16"/>
        <w:lang w:eastAsia="tr-TR"/>
      </w:rPr>
      <w:t>Eskiyeni</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636-8536</w:t>
    </w:r>
  </w:p>
  <w:p w14:paraId="4C5F89E8" w14:textId="77777777" w:rsidR="007F0728" w:rsidRPr="007F0728" w:rsidRDefault="007F0728" w:rsidP="007F0728">
    <w:pPr>
      <w:pStyle w:val="AltBilgi"/>
      <w:spacing w:after="0" w:line="216" w:lineRule="auto"/>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40DAA" w14:textId="550781A6" w:rsidR="00171AC3" w:rsidRPr="00517CD5" w:rsidRDefault="00D26645" w:rsidP="00517CD5">
    <w:pPr>
      <w:pBdr>
        <w:top w:val="single" w:sz="4" w:space="3" w:color="auto"/>
      </w:pBdr>
      <w:spacing w:after="0" w:line="216" w:lineRule="auto"/>
      <w:jc w:val="center"/>
      <w:rPr>
        <w:rFonts w:ascii="Gentium Plus" w:eastAsiaTheme="minorEastAsia" w:hAnsi="Gentium Plus" w:cs="Gentium Plus"/>
        <w:i/>
        <w:iCs/>
        <w:sz w:val="16"/>
        <w:szCs w:val="16"/>
        <w:lang w:eastAsia="tr-TR"/>
      </w:rPr>
    </w:pPr>
    <w:bookmarkStart w:id="0" w:name="_Hlk153442361"/>
    <w:r>
      <w:rPr>
        <w:rFonts w:ascii="Gentium Plus" w:eastAsiaTheme="minorEastAsia" w:hAnsi="Gentium Plus" w:cs="Gentium Plus"/>
        <w:i/>
        <w:iCs/>
        <w:sz w:val="16"/>
        <w:szCs w:val="16"/>
        <w:lang w:eastAsia="tr-TR"/>
      </w:rPr>
      <w:t>Tetkik</w:t>
    </w:r>
    <w:r w:rsidR="00517CD5" w:rsidRPr="00517CD5">
      <w:rPr>
        <w:rFonts w:ascii="Gentium Plus" w:eastAsiaTheme="minorEastAsia" w:hAnsi="Gentium Plus" w:cs="Gentium Plus"/>
        <w:i/>
        <w:iCs/>
        <w:sz w:val="16"/>
        <w:szCs w:val="16"/>
        <w:lang w:eastAsia="tr-TR"/>
      </w:rPr>
      <w:t xml:space="preserve"> </w:t>
    </w:r>
    <w:proofErr w:type="spellStart"/>
    <w:r w:rsidR="00517CD5" w:rsidRPr="00517CD5">
      <w:rPr>
        <w:rFonts w:ascii="Gentium Plus" w:eastAsiaTheme="minorEastAsia" w:hAnsi="Gentium Plus" w:cs="Gentium Plus"/>
        <w:sz w:val="16"/>
        <w:szCs w:val="16"/>
        <w:lang w:eastAsia="tr-TR"/>
      </w:rPr>
      <w:t>eISSN</w:t>
    </w:r>
    <w:proofErr w:type="spellEnd"/>
    <w:r w:rsidR="00517CD5" w:rsidRPr="00517CD5">
      <w:rPr>
        <w:rFonts w:ascii="Gentium Plus" w:eastAsiaTheme="minorEastAsia" w:hAnsi="Gentium Plus" w:cs="Gentium Plus"/>
        <w:sz w:val="16"/>
        <w:szCs w:val="16"/>
        <w:lang w:eastAsia="tr-TR"/>
      </w:rPr>
      <w:t>: 2</w:t>
    </w:r>
    <w:r>
      <w:rPr>
        <w:rFonts w:ascii="Gentium Plus" w:eastAsiaTheme="minorEastAsia" w:hAnsi="Gentium Plus" w:cs="Gentium Plus"/>
        <w:sz w:val="16"/>
        <w:szCs w:val="16"/>
        <w:lang w:eastAsia="tr-TR"/>
      </w:rPr>
      <w:t>980</w:t>
    </w:r>
    <w:r w:rsidR="00517CD5" w:rsidRPr="00517CD5">
      <w:rPr>
        <w:rFonts w:ascii="Gentium Plus" w:eastAsiaTheme="minorEastAsia" w:hAnsi="Gentium Plus" w:cs="Gentium Plus"/>
        <w:sz w:val="16"/>
        <w:szCs w:val="16"/>
        <w:lang w:eastAsia="tr-TR"/>
      </w:rPr>
      <w:t>-</w:t>
    </w:r>
    <w:bookmarkEnd w:id="0"/>
    <w:r>
      <w:rPr>
        <w:rFonts w:ascii="Gentium Plus" w:eastAsiaTheme="minorEastAsia" w:hAnsi="Gentium Plus" w:cs="Gentium Plus"/>
        <w:sz w:val="16"/>
        <w:szCs w:val="16"/>
        <w:lang w:eastAsia="tr-TR"/>
      </w:rPr>
      <w:t>3543</w:t>
    </w:r>
  </w:p>
  <w:p w14:paraId="47BEB674" w14:textId="77777777" w:rsidR="00517CD5" w:rsidRPr="00517CD5" w:rsidRDefault="00517CD5"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5C03C" w14:textId="25C9AFD4" w:rsidR="00711609" w:rsidRPr="00E23D72" w:rsidRDefault="00000000" w:rsidP="00711609">
    <w:pPr>
      <w:pBdr>
        <w:top w:val="single" w:sz="4" w:space="3" w:color="auto"/>
      </w:pBdr>
      <w:spacing w:after="0" w:line="216" w:lineRule="auto"/>
      <w:jc w:val="center"/>
      <w:rPr>
        <w:rFonts w:ascii="Gentium Plus" w:eastAsiaTheme="minorEastAsia" w:hAnsi="Gentium Plus" w:cs="Gentium Plus"/>
        <w:color w:val="0000FF" w:themeColor="hyperlink"/>
        <w:sz w:val="16"/>
        <w:szCs w:val="16"/>
        <w:lang w:eastAsia="tr-TR"/>
      </w:rPr>
    </w:pPr>
    <w:hyperlink r:id="rId1" w:history="1">
      <w:r w:rsidR="006A140F">
        <w:rPr>
          <w:rFonts w:ascii="Gentium Plus" w:eastAsiaTheme="minorEastAsia" w:hAnsi="Gentium Plus" w:cs="Gentium Plus"/>
          <w:color w:val="0000FF" w:themeColor="hyperlink"/>
          <w:sz w:val="16"/>
          <w:szCs w:val="16"/>
          <w:lang w:eastAsia="tr-TR"/>
        </w:rPr>
        <w:t>https://dergipark.org.tr/tr/pub/tetkik</w:t>
      </w:r>
    </w:hyperlink>
  </w:p>
  <w:p w14:paraId="063192B4" w14:textId="77777777" w:rsidR="00711609" w:rsidRPr="00517CD5" w:rsidRDefault="00711609"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65997" w14:textId="77777777" w:rsidR="00D26645" w:rsidRPr="00517CD5" w:rsidRDefault="00D26645" w:rsidP="00D26645">
    <w:pPr>
      <w:pBdr>
        <w:top w:val="single" w:sz="4" w:space="3" w:color="auto"/>
      </w:pBdr>
      <w:spacing w:after="0" w:line="216" w:lineRule="auto"/>
      <w:jc w:val="center"/>
      <w:rPr>
        <w:rFonts w:ascii="Gentium Plus" w:eastAsiaTheme="minorEastAsia" w:hAnsi="Gentium Plus" w:cs="Gentium Plus"/>
        <w:i/>
        <w:iCs/>
        <w:sz w:val="16"/>
        <w:szCs w:val="16"/>
        <w:lang w:eastAsia="tr-TR"/>
      </w:rPr>
    </w:pPr>
    <w:r>
      <w:rPr>
        <w:rFonts w:ascii="Gentium Plus" w:eastAsiaTheme="minorEastAsia" w:hAnsi="Gentium Plus" w:cs="Gentium Plus"/>
        <w:i/>
        <w:iCs/>
        <w:sz w:val="16"/>
        <w:szCs w:val="16"/>
        <w:lang w:eastAsia="tr-TR"/>
      </w:rPr>
      <w:t>Tetkik</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w:t>
    </w:r>
    <w:r>
      <w:rPr>
        <w:rFonts w:ascii="Gentium Plus" w:eastAsiaTheme="minorEastAsia" w:hAnsi="Gentium Plus" w:cs="Gentium Plus"/>
        <w:sz w:val="16"/>
        <w:szCs w:val="16"/>
        <w:lang w:eastAsia="tr-TR"/>
      </w:rPr>
      <w:t>980</w:t>
    </w:r>
    <w:r w:rsidRPr="00517CD5">
      <w:rPr>
        <w:rFonts w:ascii="Gentium Plus" w:eastAsiaTheme="minorEastAsia" w:hAnsi="Gentium Plus" w:cs="Gentium Plus"/>
        <w:sz w:val="16"/>
        <w:szCs w:val="16"/>
        <w:lang w:eastAsia="tr-TR"/>
      </w:rPr>
      <w:t>-</w:t>
    </w:r>
    <w:r>
      <w:rPr>
        <w:rFonts w:ascii="Gentium Plus" w:eastAsiaTheme="minorEastAsia" w:hAnsi="Gentium Plus" w:cs="Gentium Plus"/>
        <w:sz w:val="16"/>
        <w:szCs w:val="16"/>
        <w:lang w:eastAsia="tr-TR"/>
      </w:rPr>
      <w:t>3543</w:t>
    </w:r>
  </w:p>
  <w:p w14:paraId="50DE1337" w14:textId="77777777" w:rsidR="00734892" w:rsidRPr="00517CD5" w:rsidRDefault="00734892"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7BFF6" w14:textId="77777777" w:rsidR="00D26645" w:rsidRPr="00517CD5" w:rsidRDefault="00D26645" w:rsidP="00D26645">
    <w:pPr>
      <w:pBdr>
        <w:top w:val="single" w:sz="4" w:space="3" w:color="auto"/>
      </w:pBdr>
      <w:spacing w:after="0" w:line="216" w:lineRule="auto"/>
      <w:jc w:val="center"/>
      <w:rPr>
        <w:rFonts w:ascii="Gentium Plus" w:eastAsiaTheme="minorEastAsia" w:hAnsi="Gentium Plus" w:cs="Gentium Plus"/>
        <w:i/>
        <w:iCs/>
        <w:sz w:val="16"/>
        <w:szCs w:val="16"/>
        <w:lang w:eastAsia="tr-TR"/>
      </w:rPr>
    </w:pPr>
    <w:r>
      <w:rPr>
        <w:rFonts w:ascii="Gentium Plus" w:eastAsiaTheme="minorEastAsia" w:hAnsi="Gentium Plus" w:cs="Gentium Plus"/>
        <w:i/>
        <w:iCs/>
        <w:sz w:val="16"/>
        <w:szCs w:val="16"/>
        <w:lang w:eastAsia="tr-TR"/>
      </w:rPr>
      <w:t>Tetkik</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w:t>
    </w:r>
    <w:r>
      <w:rPr>
        <w:rFonts w:ascii="Gentium Plus" w:eastAsiaTheme="minorEastAsia" w:hAnsi="Gentium Plus" w:cs="Gentium Plus"/>
        <w:sz w:val="16"/>
        <w:szCs w:val="16"/>
        <w:lang w:eastAsia="tr-TR"/>
      </w:rPr>
      <w:t>980</w:t>
    </w:r>
    <w:r w:rsidRPr="00517CD5">
      <w:rPr>
        <w:rFonts w:ascii="Gentium Plus" w:eastAsiaTheme="minorEastAsia" w:hAnsi="Gentium Plus" w:cs="Gentium Plus"/>
        <w:sz w:val="16"/>
        <w:szCs w:val="16"/>
        <w:lang w:eastAsia="tr-TR"/>
      </w:rPr>
      <w:t>-</w:t>
    </w:r>
    <w:r>
      <w:rPr>
        <w:rFonts w:ascii="Gentium Plus" w:eastAsiaTheme="minorEastAsia" w:hAnsi="Gentium Plus" w:cs="Gentium Plus"/>
        <w:sz w:val="16"/>
        <w:szCs w:val="16"/>
        <w:lang w:eastAsia="tr-TR"/>
      </w:rPr>
      <w:t>3543</w:t>
    </w:r>
  </w:p>
  <w:p w14:paraId="45D0A8A9" w14:textId="77777777" w:rsidR="00734892" w:rsidRPr="007F0728" w:rsidRDefault="00734892" w:rsidP="007F0728">
    <w:pPr>
      <w:pStyle w:val="AltBilgi"/>
      <w:spacing w:after="0" w:line="216" w:lineRule="auto"/>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8E425" w14:textId="77777777" w:rsidR="00D26645" w:rsidRPr="00517CD5" w:rsidRDefault="00D26645" w:rsidP="00D26645">
    <w:pPr>
      <w:pBdr>
        <w:top w:val="single" w:sz="4" w:space="3" w:color="auto"/>
      </w:pBdr>
      <w:spacing w:after="0" w:line="216" w:lineRule="auto"/>
      <w:jc w:val="center"/>
      <w:rPr>
        <w:rFonts w:ascii="Gentium Plus" w:eastAsiaTheme="minorEastAsia" w:hAnsi="Gentium Plus" w:cs="Gentium Plus"/>
        <w:i/>
        <w:iCs/>
        <w:sz w:val="16"/>
        <w:szCs w:val="16"/>
        <w:lang w:eastAsia="tr-TR"/>
      </w:rPr>
    </w:pPr>
    <w:r>
      <w:rPr>
        <w:rFonts w:ascii="Gentium Plus" w:eastAsiaTheme="minorEastAsia" w:hAnsi="Gentium Plus" w:cs="Gentium Plus"/>
        <w:i/>
        <w:iCs/>
        <w:sz w:val="16"/>
        <w:szCs w:val="16"/>
        <w:lang w:eastAsia="tr-TR"/>
      </w:rPr>
      <w:t>Tetkik</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w:t>
    </w:r>
    <w:r>
      <w:rPr>
        <w:rFonts w:ascii="Gentium Plus" w:eastAsiaTheme="minorEastAsia" w:hAnsi="Gentium Plus" w:cs="Gentium Plus"/>
        <w:sz w:val="16"/>
        <w:szCs w:val="16"/>
        <w:lang w:eastAsia="tr-TR"/>
      </w:rPr>
      <w:t>980</w:t>
    </w:r>
    <w:r w:rsidRPr="00517CD5">
      <w:rPr>
        <w:rFonts w:ascii="Gentium Plus" w:eastAsiaTheme="minorEastAsia" w:hAnsi="Gentium Plus" w:cs="Gentium Plus"/>
        <w:sz w:val="16"/>
        <w:szCs w:val="16"/>
        <w:lang w:eastAsia="tr-TR"/>
      </w:rPr>
      <w:t>-</w:t>
    </w:r>
    <w:r>
      <w:rPr>
        <w:rFonts w:ascii="Gentium Plus" w:eastAsiaTheme="minorEastAsia" w:hAnsi="Gentium Plus" w:cs="Gentium Plus"/>
        <w:sz w:val="16"/>
        <w:szCs w:val="16"/>
        <w:lang w:eastAsia="tr-TR"/>
      </w:rPr>
      <w:t>3543</w:t>
    </w:r>
  </w:p>
  <w:p w14:paraId="2E2A2633" w14:textId="77777777" w:rsidR="00734892" w:rsidRPr="00517CD5" w:rsidRDefault="00734892"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3F477" w14:textId="77777777" w:rsidR="00D26645" w:rsidRPr="00517CD5" w:rsidRDefault="00D26645" w:rsidP="00D26645">
    <w:pPr>
      <w:pBdr>
        <w:top w:val="single" w:sz="4" w:space="3" w:color="auto"/>
      </w:pBdr>
      <w:spacing w:after="0" w:line="216" w:lineRule="auto"/>
      <w:jc w:val="center"/>
      <w:rPr>
        <w:rFonts w:ascii="Gentium Plus" w:eastAsiaTheme="minorEastAsia" w:hAnsi="Gentium Plus" w:cs="Gentium Plus"/>
        <w:i/>
        <w:iCs/>
        <w:sz w:val="16"/>
        <w:szCs w:val="16"/>
        <w:lang w:eastAsia="tr-TR"/>
      </w:rPr>
    </w:pPr>
    <w:r>
      <w:rPr>
        <w:rFonts w:ascii="Gentium Plus" w:eastAsiaTheme="minorEastAsia" w:hAnsi="Gentium Plus" w:cs="Gentium Plus"/>
        <w:i/>
        <w:iCs/>
        <w:sz w:val="16"/>
        <w:szCs w:val="16"/>
        <w:lang w:eastAsia="tr-TR"/>
      </w:rPr>
      <w:t>Tetkik</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w:t>
    </w:r>
    <w:r>
      <w:rPr>
        <w:rFonts w:ascii="Gentium Plus" w:eastAsiaTheme="minorEastAsia" w:hAnsi="Gentium Plus" w:cs="Gentium Plus"/>
        <w:sz w:val="16"/>
        <w:szCs w:val="16"/>
        <w:lang w:eastAsia="tr-TR"/>
      </w:rPr>
      <w:t>980</w:t>
    </w:r>
    <w:r w:rsidRPr="00517CD5">
      <w:rPr>
        <w:rFonts w:ascii="Gentium Plus" w:eastAsiaTheme="minorEastAsia" w:hAnsi="Gentium Plus" w:cs="Gentium Plus"/>
        <w:sz w:val="16"/>
        <w:szCs w:val="16"/>
        <w:lang w:eastAsia="tr-TR"/>
      </w:rPr>
      <w:t>-</w:t>
    </w:r>
    <w:r>
      <w:rPr>
        <w:rFonts w:ascii="Gentium Plus" w:eastAsiaTheme="minorEastAsia" w:hAnsi="Gentium Plus" w:cs="Gentium Plus"/>
        <w:sz w:val="16"/>
        <w:szCs w:val="16"/>
        <w:lang w:eastAsia="tr-TR"/>
      </w:rPr>
      <w:t>3543</w:t>
    </w:r>
  </w:p>
  <w:p w14:paraId="4F51C48C" w14:textId="77777777" w:rsidR="00711609" w:rsidRPr="00517CD5" w:rsidRDefault="00711609"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93992" w14:textId="77777777" w:rsidR="001C221B" w:rsidRPr="00DC23D6" w:rsidRDefault="001C221B" w:rsidP="00DC23D6">
      <w:pPr>
        <w:spacing w:after="0" w:line="240" w:lineRule="auto"/>
        <w:rPr>
          <w:rFonts w:ascii="Gentium Plus" w:hAnsi="Gentium Plus" w:cs="Gentium Plus"/>
          <w:sz w:val="16"/>
          <w:szCs w:val="16"/>
        </w:rPr>
      </w:pPr>
      <w:r w:rsidRPr="00DC23D6">
        <w:rPr>
          <w:rFonts w:ascii="Gentium Plus" w:hAnsi="Gentium Plus" w:cs="Gentium Plus"/>
          <w:sz w:val="16"/>
          <w:szCs w:val="16"/>
        </w:rPr>
        <w:separator/>
      </w:r>
    </w:p>
  </w:footnote>
  <w:footnote w:type="continuationSeparator" w:id="0">
    <w:p w14:paraId="3A95CAB6" w14:textId="77777777" w:rsidR="001C221B" w:rsidRPr="00DC23D6" w:rsidRDefault="001C221B" w:rsidP="00DC23D6">
      <w:pPr>
        <w:spacing w:after="0" w:line="240" w:lineRule="auto"/>
        <w:rPr>
          <w:rFonts w:ascii="Gentium Plus" w:hAnsi="Gentium Plus" w:cs="Gentium Plus"/>
          <w:sz w:val="16"/>
          <w:szCs w:val="16"/>
        </w:rPr>
      </w:pPr>
      <w:r w:rsidRPr="00DC23D6">
        <w:rPr>
          <w:rFonts w:ascii="Gentium Plus" w:hAnsi="Gentium Plus" w:cs="Gentium Plus"/>
          <w:sz w:val="16"/>
          <w:szCs w:val="16"/>
        </w:rPr>
        <w:continuationSeparator/>
      </w:r>
    </w:p>
  </w:footnote>
  <w:footnote w:id="1">
    <w:p w14:paraId="3F6B7292" w14:textId="77777777" w:rsidR="000567CC" w:rsidRPr="003E40AD" w:rsidRDefault="000567CC" w:rsidP="000567CC">
      <w:pPr>
        <w:pStyle w:val="DipnotMetni"/>
        <w:spacing w:line="216" w:lineRule="auto"/>
        <w:ind w:left="227" w:hanging="227"/>
        <w:jc w:val="both"/>
        <w:rPr>
          <w:rFonts w:ascii="Gentium Plus" w:hAnsi="Gentium Plus" w:cs="Gentium Plus"/>
          <w:color w:val="000000" w:themeColor="text1"/>
          <w:sz w:val="17"/>
          <w:szCs w:val="17"/>
        </w:rPr>
      </w:pPr>
      <w:r w:rsidRPr="003E40AD">
        <w:rPr>
          <w:rStyle w:val="DipnotBavurusu"/>
          <w:rFonts w:ascii="Gentium Plus" w:hAnsi="Gentium Plus" w:cs="Gentium Plus"/>
          <w:color w:val="000000" w:themeColor="text1"/>
          <w:sz w:val="17"/>
          <w:szCs w:val="17"/>
        </w:rPr>
        <w:footnoteRef/>
      </w:r>
      <w:r w:rsidRPr="003E40AD">
        <w:rPr>
          <w:rFonts w:ascii="Gentium Plus" w:hAnsi="Gentium Plus" w:cs="Gentium Plus"/>
          <w:color w:val="000000" w:themeColor="text1"/>
          <w:sz w:val="17"/>
          <w:szCs w:val="17"/>
        </w:rPr>
        <w:t xml:space="preserve"> </w:t>
      </w:r>
      <w:r w:rsidRPr="003E40AD">
        <w:rPr>
          <w:rFonts w:ascii="Gentium Plus" w:hAnsi="Gentium Plus" w:cs="Gentium Plus"/>
          <w:color w:val="000000" w:themeColor="text1"/>
          <w:sz w:val="17"/>
          <w:szCs w:val="17"/>
        </w:rPr>
        <w:tab/>
      </w:r>
      <w:r w:rsidRPr="003E40AD">
        <w:rPr>
          <w:rFonts w:ascii="Gentium Plus" w:hAnsi="Gentium Plus" w:cs="Gentium Plus"/>
          <w:color w:val="FF0000"/>
          <w:sz w:val="17"/>
          <w:szCs w:val="17"/>
        </w:rPr>
        <w:fldChar w:fldCharType="begin"/>
      </w:r>
      <w:r w:rsidRPr="003E40AD">
        <w:rPr>
          <w:rFonts w:ascii="Gentium Plus" w:hAnsi="Gentium Plus" w:cs="Gentium Plus"/>
          <w:color w:val="FF0000"/>
          <w:sz w:val="17"/>
          <w:szCs w:val="17"/>
        </w:rPr>
        <w:instrText xml:space="preserve"> ADDIN ZOTERO_ITEM CSL_CITATION {"citationID":"WHZiMt5W","properties":{"formattedCitation":"Beyza Okumu\\uc0\\u351{}, \\uc0\\u8220{}Bili\\uc0\\u351{}sel \\uc0\\u199{}eli\\uc0\\u351{}ki Teorisi Ba\\uc0\\u287{}lam\\uc0\\u305{}nda Ba\\uc0\\u351{}\\uc0\\u246{}rt\\uc0\\u252{}s\\uc0\\u252{}n\\uc0\\u252{} \\uc0\\u199{}\\uc0\\u305{}karma Davran\\uc0\\u305{}\\uc0\\u351{}\\uc0\\u305{}n\\uc0\\u305{}n \\uc0\\u304{}ncelenmesi,\\uc0\\u8221{} {\\i{}Hitit \\uc0\\u304{}lahiyat Dergisi} 21/1 (2022), 281\\uc0\\u8211{}308.","plainCitation":"Beyza Okumuş, “Bilişsel Çelişki Teorisi Bağlamında Başörtüsünü Çıkarma Davranışının İncelenmesi,” Hitit İlahiyat Dergisi 21/1 (2022), 281–308.","dontUpdate":true,"noteIndex":6},"citationItems":[{"id":467,"uris":["http://zotero.org/users/7209007/items/TE83TYTB"],"itemData":{"id":467,"type":"article-journal","container-title":"Hitit İlahiyat Dergisi","issue":"1","page":"281-308","title":"Bilişsel Çelişki Teorisi Bağlamında Başörtüsünü Çıkarma Davranışının İncelenmesi","volume":"21","author":[{"family":"Okumuş","given":"Beyza"}],"issued":{"date-parts":[["2022"]]}}}],"schema":"https://github.com/citation-style-language/schema/raw/master/csl-citation.json"} </w:instrText>
      </w:r>
      <w:r w:rsidRPr="003E40AD">
        <w:rPr>
          <w:rFonts w:ascii="Gentium Plus" w:hAnsi="Gentium Plus" w:cs="Gentium Plus"/>
          <w:color w:val="FF0000"/>
          <w:sz w:val="17"/>
          <w:szCs w:val="17"/>
        </w:rPr>
        <w:fldChar w:fldCharType="separate"/>
      </w:r>
      <w:r w:rsidRPr="003E40AD">
        <w:rPr>
          <w:rFonts w:ascii="Gentium Plus" w:hAnsi="Gentium Plus" w:cs="Gentium Plus"/>
          <w:color w:val="FF0000"/>
          <w:sz w:val="17"/>
          <w:szCs w:val="17"/>
        </w:rPr>
        <w:t xml:space="preserve">Beyza Okumuş, “Bilişsel Çelişki Teorisi Bağlamında Başörtüsünü Çıkarma Davranışının İncelenmesi”, </w:t>
      </w:r>
      <w:r w:rsidRPr="003E40AD">
        <w:rPr>
          <w:rFonts w:ascii="Gentium Plus" w:hAnsi="Gentium Plus" w:cs="Gentium Plus"/>
          <w:i/>
          <w:iCs/>
          <w:color w:val="FF0000"/>
          <w:sz w:val="17"/>
          <w:szCs w:val="17"/>
        </w:rPr>
        <w:t>Hitit İlahiyat Dergisi</w:t>
      </w:r>
      <w:r w:rsidRPr="003E40AD">
        <w:rPr>
          <w:rFonts w:ascii="Gentium Plus" w:hAnsi="Gentium Plus" w:cs="Gentium Plus"/>
          <w:color w:val="FF0000"/>
          <w:sz w:val="17"/>
          <w:szCs w:val="17"/>
        </w:rPr>
        <w:t xml:space="preserve"> 21/1 (2022), 281–308.</w:t>
      </w:r>
      <w:r w:rsidRPr="003E40AD">
        <w:rPr>
          <w:rFonts w:ascii="Gentium Plus" w:hAnsi="Gentium Plus" w:cs="Gentium Plus"/>
          <w:color w:val="FF0000"/>
          <w:sz w:val="17"/>
          <w:szCs w:val="17"/>
        </w:rPr>
        <w:fldChar w:fldCharType="end"/>
      </w:r>
    </w:p>
  </w:footnote>
  <w:footnote w:id="2">
    <w:p w14:paraId="25F2C387" w14:textId="77777777" w:rsidR="000567CC" w:rsidRPr="003E40AD" w:rsidRDefault="000567CC" w:rsidP="000567CC">
      <w:pPr>
        <w:pStyle w:val="DipnotMetni"/>
        <w:spacing w:line="216" w:lineRule="auto"/>
        <w:ind w:left="227" w:hanging="227"/>
        <w:jc w:val="both"/>
        <w:rPr>
          <w:rFonts w:ascii="Gentium Plus" w:hAnsi="Gentium Plus" w:cs="Gentium Plus"/>
          <w:color w:val="000000" w:themeColor="text1"/>
          <w:sz w:val="17"/>
          <w:szCs w:val="17"/>
        </w:rPr>
      </w:pPr>
      <w:r w:rsidRPr="003E40AD">
        <w:rPr>
          <w:rStyle w:val="DipnotBavurusu"/>
          <w:rFonts w:ascii="Gentium Plus" w:hAnsi="Gentium Plus" w:cs="Gentium Plus"/>
          <w:color w:val="000000" w:themeColor="text1"/>
          <w:sz w:val="17"/>
          <w:szCs w:val="17"/>
        </w:rPr>
        <w:footnoteRef/>
      </w:r>
      <w:r w:rsidRPr="003E40AD">
        <w:rPr>
          <w:rFonts w:ascii="Gentium Plus" w:hAnsi="Gentium Plus" w:cs="Gentium Plus"/>
          <w:color w:val="000000" w:themeColor="text1"/>
          <w:sz w:val="17"/>
          <w:szCs w:val="17"/>
        </w:rPr>
        <w:t xml:space="preserve"> </w:t>
      </w:r>
      <w:r w:rsidRPr="003E40AD">
        <w:rPr>
          <w:rFonts w:ascii="Gentium Plus" w:hAnsi="Gentium Plus" w:cs="Gentium Plus"/>
          <w:color w:val="000000" w:themeColor="text1"/>
          <w:sz w:val="17"/>
          <w:szCs w:val="17"/>
        </w:rPr>
        <w:tab/>
      </w:r>
      <w:r w:rsidRPr="003E40AD">
        <w:rPr>
          <w:rFonts w:ascii="Gentium Plus" w:hAnsi="Gentium Plus" w:cs="Gentium Plus"/>
          <w:color w:val="FF0000"/>
          <w:sz w:val="17"/>
          <w:szCs w:val="17"/>
        </w:rPr>
        <w:fldChar w:fldCharType="begin"/>
      </w:r>
      <w:r w:rsidRPr="003E40AD">
        <w:rPr>
          <w:rFonts w:ascii="Gentium Plus" w:hAnsi="Gentium Plus" w:cs="Gentium Plus"/>
          <w:color w:val="FF0000"/>
          <w:sz w:val="17"/>
          <w:szCs w:val="17"/>
        </w:rPr>
        <w:instrText xml:space="preserve"> ADDIN ZOTERO_ITEM CSL_CITATION {"citationID":"J4pyIU0r","properties":{"formattedCitation":"Ali Y\\uc0\\u305{}ld\\uc0\\u305{}r\\uc0\\u305{}m - Hasan \\uc0\\u350{}im\\uc0\\u351{}ek, {\\i{}Sosyal Bilimlerde Nitel Ara\\uc0\\u351{}t\\uc0\\u305{}rma Y\\uc0\\u246{}ntemleri} (Ankara: Se\\uc0\\u231{}kin Yay\\uc0\\u305{}nc\\uc0\\u305{}l\\uc0\\u305{}k, 2016), 71.","plainCitation":"Ali Yıldırım - Hasan Şimşek, Sosyal Bilimlerde Nitel Araştırma Yöntemleri (Ankara: Seçkin Yayıncılık, 2016), 71.","noteIndex":19},"citationItems":[{"id":197,"uris":["http://zotero.org/users/7209007/items/XNAJE6BF"],"itemData":{"id":197,"type":"book","edition":"10. Basım","event-place":"Ankara","publisher":"Seçkin Yayıncılık","publisher-place":"Ankara","title":"Sosyal Bilimlerde Nitel Araştırma Yöntemleri","title-short":"Nitel Araştırma Yöntemleri","author":[{"family":"Yıldırım","given":"Ali"},{"family":"Şimşek","given":"Hasan"}],"issued":{"date-parts":[["2016"]]}},"locator":"71","label":"page"}],"schema":"https://github.com/citation-style-language/schema/raw/master/csl-citation.json"} </w:instrText>
      </w:r>
      <w:r w:rsidRPr="003E40AD">
        <w:rPr>
          <w:rFonts w:ascii="Gentium Plus" w:hAnsi="Gentium Plus" w:cs="Gentium Plus"/>
          <w:color w:val="FF0000"/>
          <w:sz w:val="17"/>
          <w:szCs w:val="17"/>
        </w:rPr>
        <w:fldChar w:fldCharType="separate"/>
      </w:r>
      <w:r w:rsidRPr="003E40AD">
        <w:rPr>
          <w:rFonts w:ascii="Gentium Plus" w:hAnsi="Gentium Plus" w:cs="Gentium Plus"/>
          <w:color w:val="FF0000"/>
          <w:sz w:val="17"/>
          <w:szCs w:val="17"/>
        </w:rPr>
        <w:t xml:space="preserve">Ali Yıldırım - Hasan Şimşek, </w:t>
      </w:r>
      <w:r w:rsidRPr="003E40AD">
        <w:rPr>
          <w:rFonts w:ascii="Gentium Plus" w:hAnsi="Gentium Plus" w:cs="Gentium Plus"/>
          <w:i/>
          <w:iCs/>
          <w:color w:val="FF0000"/>
          <w:sz w:val="17"/>
          <w:szCs w:val="17"/>
        </w:rPr>
        <w:t>Sosyal Bilimlerde Nitel Araştırma Yöntemleri</w:t>
      </w:r>
      <w:r w:rsidRPr="003E40AD">
        <w:rPr>
          <w:rFonts w:ascii="Gentium Plus" w:hAnsi="Gentium Plus" w:cs="Gentium Plus"/>
          <w:color w:val="FF0000"/>
          <w:sz w:val="17"/>
          <w:szCs w:val="17"/>
        </w:rPr>
        <w:t xml:space="preserve"> (Ankara: Seçkin Yayıncılık, 2016), 71.</w:t>
      </w:r>
      <w:r w:rsidRPr="003E40AD">
        <w:rPr>
          <w:rFonts w:ascii="Gentium Plus" w:hAnsi="Gentium Plus" w:cs="Gentium Plus"/>
          <w:color w:val="FF0000"/>
          <w:sz w:val="17"/>
          <w:szCs w:val="17"/>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30102" w14:textId="3645E319" w:rsidR="00171AC3" w:rsidRPr="00734892" w:rsidRDefault="00000000" w:rsidP="00734892">
    <w:pPr>
      <w:pStyle w:val="stBilgi"/>
      <w:jc w:val="right"/>
    </w:pPr>
    <w:sdt>
      <w:sdtPr>
        <w:rPr>
          <w:rFonts w:ascii="Gentium Plus" w:eastAsiaTheme="minorEastAsia" w:hAnsi="Gentium Plus" w:cs="Gentium Plus"/>
          <w:spacing w:val="-4"/>
          <w:sz w:val="15"/>
          <w:szCs w:val="15"/>
          <w:lang w:eastAsia="tr-TR"/>
        </w:rPr>
        <w:id w:val="-325894298"/>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D376" w14:textId="6E9090A1" w:rsidR="00B71D87" w:rsidRPr="00734892" w:rsidRDefault="00000000" w:rsidP="00734892">
    <w:pPr>
      <w:pStyle w:val="stBilgi"/>
      <w:jc w:val="right"/>
    </w:pPr>
    <w:sdt>
      <w:sdtPr>
        <w:rPr>
          <w:rFonts w:ascii="Gentium Plus" w:eastAsiaTheme="minorEastAsia" w:hAnsi="Gentium Plus" w:cs="Gentium Plus"/>
          <w:spacing w:val="-4"/>
          <w:sz w:val="15"/>
          <w:szCs w:val="15"/>
          <w:lang w:eastAsia="tr-TR"/>
        </w:rPr>
        <w:id w:val="-1466044454"/>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ntium Plus" w:eastAsiaTheme="minorEastAsia" w:hAnsi="Gentium Plus" w:cs="Gentium Plus"/>
        <w:spacing w:val="-2"/>
        <w:sz w:val="16"/>
        <w:szCs w:val="16"/>
        <w:lang w:eastAsia="tr-TR"/>
      </w:rPr>
      <w:id w:val="1303277639"/>
      <w:docPartObj>
        <w:docPartGallery w:val="Page Numbers (Top of Page)"/>
        <w:docPartUnique/>
      </w:docPartObj>
    </w:sdtPr>
    <w:sdtEndPr>
      <w:rPr>
        <w:i/>
        <w:iCs/>
      </w:rPr>
    </w:sdtEndPr>
    <w:sdtContent>
      <w:p w14:paraId="75316AD5" w14:textId="3765290B" w:rsidR="000026BA" w:rsidRPr="00734892" w:rsidRDefault="00734892" w:rsidP="00734892">
        <w:pPr>
          <w:tabs>
            <w:tab w:val="center" w:pos="6946"/>
            <w:tab w:val="right" w:pos="9072"/>
          </w:tabs>
          <w:spacing w:after="0" w:line="216" w:lineRule="auto"/>
          <w:jc w:val="right"/>
          <w:rPr>
            <w:color w:val="FF0000"/>
          </w:rPr>
        </w:pPr>
        <w:r w:rsidRPr="00D60EA3">
          <w:rPr>
            <w:rFonts w:ascii="Gentium Plus" w:eastAsiaTheme="minorEastAsia" w:hAnsi="Gentium Plus" w:cs="Gentium Plus"/>
            <w:i/>
            <w:iCs/>
            <w:color w:val="FF0000"/>
            <w:spacing w:val="-2"/>
            <w:sz w:val="16"/>
            <w:szCs w:val="16"/>
            <w:lang w:eastAsia="tr-TR"/>
          </w:rPr>
          <w:t>Makalenin İlk Hali</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ntium Plus" w:eastAsiaTheme="minorEastAsia" w:hAnsi="Gentium Plus" w:cs="Gentium Plus"/>
        <w:spacing w:val="-2"/>
        <w:sz w:val="16"/>
        <w:szCs w:val="16"/>
        <w:lang w:eastAsia="tr-TR"/>
      </w:rPr>
      <w:id w:val="13583922"/>
      <w:docPartObj>
        <w:docPartGallery w:val="Page Numbers (Top of Page)"/>
        <w:docPartUnique/>
      </w:docPartObj>
    </w:sdtPr>
    <w:sdtContent>
      <w:p w14:paraId="1D8C481C" w14:textId="340A0CA7" w:rsidR="0076079F" w:rsidRDefault="00711609" w:rsidP="0076079F">
        <w:pPr>
          <w:keepNext/>
          <w:pBdr>
            <w:bottom w:val="single" w:sz="4" w:space="0" w:color="auto"/>
          </w:pBdr>
          <w:spacing w:after="0" w:line="218" w:lineRule="auto"/>
          <w:ind w:right="-113"/>
          <w:rPr>
            <w:rFonts w:ascii="Gentium Plus" w:eastAsiaTheme="minorEastAsia" w:hAnsi="Gentium Plus" w:cs="Gentium Plus"/>
            <w:spacing w:val="-4"/>
            <w:sz w:val="15"/>
            <w:szCs w:val="15"/>
            <w:lang w:eastAsia="tr-TR"/>
          </w:rPr>
        </w:pPr>
        <w:r w:rsidRPr="00517CD5">
          <w:rPr>
            <w:rFonts w:ascii="Gentium Plus" w:eastAsiaTheme="minorEastAsia" w:hAnsi="Gentium Plus" w:cs="Gentium Plus"/>
            <w:spacing w:val="-2"/>
            <w:sz w:val="16"/>
            <w:szCs w:val="16"/>
            <w:lang w:eastAsia="tr-TR"/>
          </w:rPr>
          <w:fldChar w:fldCharType="begin"/>
        </w:r>
        <w:r w:rsidRPr="00517CD5">
          <w:rPr>
            <w:rFonts w:ascii="Gentium Plus" w:eastAsiaTheme="minorEastAsia" w:hAnsi="Gentium Plus" w:cs="Gentium Plus"/>
            <w:spacing w:val="-2"/>
            <w:sz w:val="16"/>
            <w:szCs w:val="16"/>
            <w:lang w:eastAsia="tr-TR"/>
          </w:rPr>
          <w:instrText xml:space="preserve"> PAGE   \* MERGEFORMAT </w:instrText>
        </w:r>
        <w:r w:rsidRPr="00517CD5">
          <w:rPr>
            <w:rFonts w:ascii="Gentium Plus" w:eastAsiaTheme="minorEastAsia" w:hAnsi="Gentium Plus" w:cs="Gentium Plus"/>
            <w:spacing w:val="-2"/>
            <w:sz w:val="16"/>
            <w:szCs w:val="16"/>
            <w:lang w:eastAsia="tr-TR"/>
          </w:rPr>
          <w:fldChar w:fldCharType="separate"/>
        </w:r>
        <w:r>
          <w:rPr>
            <w:rFonts w:ascii="Gentium Plus" w:eastAsiaTheme="minorEastAsia" w:hAnsi="Gentium Plus" w:cs="Gentium Plus"/>
            <w:spacing w:val="-2"/>
            <w:sz w:val="16"/>
            <w:szCs w:val="16"/>
            <w:lang w:eastAsia="tr-TR"/>
          </w:rPr>
          <w:t>4</w:t>
        </w:r>
        <w:r w:rsidRPr="00517CD5">
          <w:rPr>
            <w:rFonts w:ascii="Gentium Plus" w:eastAsiaTheme="minorEastAsia" w:hAnsi="Gentium Plus" w:cs="Gentium Plus"/>
            <w:spacing w:val="-2"/>
            <w:sz w:val="16"/>
            <w:szCs w:val="16"/>
            <w:lang w:eastAsia="tr-TR"/>
          </w:rPr>
          <w:fldChar w:fldCharType="end"/>
        </w:r>
        <w:r w:rsidRPr="00517CD5">
          <w:rPr>
            <w:rFonts w:ascii="Gentium Plus" w:eastAsiaTheme="minorEastAsia" w:hAnsi="Gentium Plus" w:cs="Gentium Plus"/>
            <w:spacing w:val="-2"/>
            <w:sz w:val="16"/>
            <w:szCs w:val="16"/>
            <w:lang w:eastAsia="tr-TR"/>
          </w:rPr>
          <w:t xml:space="preserve"> • </w:t>
        </w:r>
        <w:sdt>
          <w:sdtPr>
            <w:rPr>
              <w:rFonts w:ascii="Gentium Plus" w:eastAsiaTheme="minorEastAsia" w:hAnsi="Gentium Plus" w:cs="Gentium Plus"/>
              <w:spacing w:val="-4"/>
              <w:sz w:val="15"/>
              <w:szCs w:val="15"/>
              <w:lang w:eastAsia="tr-TR"/>
            </w:rPr>
            <w:id w:val="-558708478"/>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E3BB0" w14:textId="77777777" w:rsidR="00734892" w:rsidRPr="00734892" w:rsidRDefault="00000000" w:rsidP="00734892">
    <w:pPr>
      <w:pStyle w:val="stBilgi"/>
      <w:jc w:val="right"/>
    </w:pPr>
    <w:sdt>
      <w:sdtPr>
        <w:rPr>
          <w:rFonts w:ascii="Gentium Plus" w:eastAsiaTheme="minorEastAsia" w:hAnsi="Gentium Plus" w:cs="Gentium Plus"/>
          <w:spacing w:val="-4"/>
          <w:sz w:val="15"/>
          <w:szCs w:val="15"/>
          <w:lang w:eastAsia="tr-TR"/>
        </w:rPr>
        <w:id w:val="-331986234"/>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7BCA3" w14:textId="77777777" w:rsidR="00734892" w:rsidRPr="00734892" w:rsidRDefault="00000000" w:rsidP="00734892">
    <w:pPr>
      <w:pStyle w:val="stBilgi"/>
      <w:jc w:val="right"/>
    </w:pPr>
    <w:sdt>
      <w:sdtPr>
        <w:rPr>
          <w:rFonts w:ascii="Gentium Plus" w:eastAsiaTheme="minorEastAsia" w:hAnsi="Gentium Plus" w:cs="Gentium Plus"/>
          <w:spacing w:val="-4"/>
          <w:sz w:val="15"/>
          <w:szCs w:val="15"/>
          <w:lang w:eastAsia="tr-TR"/>
        </w:rPr>
        <w:id w:val="-673581351"/>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ntium Plus" w:eastAsiaTheme="minorEastAsia" w:hAnsi="Gentium Plus" w:cs="Gentium Plus"/>
        <w:spacing w:val="-2"/>
        <w:sz w:val="16"/>
        <w:szCs w:val="16"/>
        <w:lang w:eastAsia="tr-TR"/>
      </w:rPr>
      <w:id w:val="1236047499"/>
      <w:docPartObj>
        <w:docPartGallery w:val="Page Numbers (Top of Page)"/>
        <w:docPartUnique/>
      </w:docPartObj>
    </w:sdtPr>
    <w:sdtEndPr>
      <w:rPr>
        <w:i/>
        <w:iCs/>
      </w:rPr>
    </w:sdtEndPr>
    <w:sdtContent>
      <w:p w14:paraId="586CA5BC" w14:textId="77777777" w:rsidR="00734892" w:rsidRPr="00734892" w:rsidRDefault="00734892" w:rsidP="00734892">
        <w:pPr>
          <w:tabs>
            <w:tab w:val="center" w:pos="6946"/>
            <w:tab w:val="right" w:pos="9072"/>
          </w:tabs>
          <w:spacing w:after="0" w:line="216" w:lineRule="auto"/>
          <w:jc w:val="right"/>
          <w:rPr>
            <w:color w:val="FF0000"/>
          </w:rPr>
        </w:pPr>
        <w:r w:rsidRPr="00D60EA3">
          <w:rPr>
            <w:rFonts w:ascii="Gentium Plus" w:eastAsiaTheme="minorEastAsia" w:hAnsi="Gentium Plus" w:cs="Gentium Plus"/>
            <w:i/>
            <w:iCs/>
            <w:color w:val="FF0000"/>
            <w:spacing w:val="-2"/>
            <w:sz w:val="16"/>
            <w:szCs w:val="16"/>
            <w:lang w:eastAsia="tr-TR"/>
          </w:rPr>
          <w:t>Makalenin İlk Hali</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ntium Plus" w:eastAsiaTheme="minorEastAsia" w:hAnsi="Gentium Plus" w:cs="Gentium Plus"/>
        <w:spacing w:val="-2"/>
        <w:sz w:val="16"/>
        <w:szCs w:val="16"/>
        <w:lang w:eastAsia="tr-TR"/>
      </w:rPr>
      <w:id w:val="1948110906"/>
      <w:docPartObj>
        <w:docPartGallery w:val="Page Numbers (Top of Page)"/>
        <w:docPartUnique/>
      </w:docPartObj>
    </w:sdtPr>
    <w:sdtEndPr>
      <w:rPr>
        <w:i/>
        <w:iCs/>
      </w:rPr>
    </w:sdtEndPr>
    <w:sdtContent>
      <w:p w14:paraId="71A0AA0D" w14:textId="028D59BE" w:rsidR="00734892" w:rsidRDefault="00000000" w:rsidP="00734892">
        <w:pPr>
          <w:tabs>
            <w:tab w:val="center" w:pos="6946"/>
            <w:tab w:val="right" w:pos="9072"/>
          </w:tabs>
          <w:spacing w:after="0" w:line="216" w:lineRule="auto"/>
          <w:jc w:val="right"/>
        </w:pPr>
        <w:sdt>
          <w:sdtPr>
            <w:rPr>
              <w:rFonts w:ascii="Gentium Plus" w:eastAsiaTheme="minorEastAsia" w:hAnsi="Gentium Plus" w:cs="Gentium Plus"/>
              <w:spacing w:val="-4"/>
              <w:sz w:val="15"/>
              <w:szCs w:val="15"/>
              <w:lang w:eastAsia="tr-TR"/>
            </w:rPr>
            <w:id w:val="1130833648"/>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p w14:paraId="2BBD3C28" w14:textId="79FE3986" w:rsidR="00DC23D6" w:rsidRPr="00035319" w:rsidRDefault="00000000" w:rsidP="00A97B8B">
        <w:pPr>
          <w:tabs>
            <w:tab w:val="center" w:pos="6946"/>
            <w:tab w:val="right" w:pos="9072"/>
          </w:tabs>
          <w:spacing w:after="0" w:line="216" w:lineRule="auto"/>
          <w:jc w:val="both"/>
          <w:rPr>
            <w:rFonts w:ascii="Gentium Plus" w:eastAsiaTheme="minorEastAsia" w:hAnsi="Gentium Plus" w:cs="Gentium Plus"/>
            <w:i/>
            <w:iCs/>
            <w:spacing w:val="-2"/>
            <w:sz w:val="16"/>
            <w:szCs w:val="16"/>
            <w:lang w:eastAsia="tr-TR"/>
          </w:rPr>
        </w:pP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3C161" w14:textId="7571ED0D" w:rsidR="00517CD5" w:rsidRPr="00734892" w:rsidRDefault="00000000" w:rsidP="00734892">
    <w:pPr>
      <w:pStyle w:val="stBilgi"/>
      <w:jc w:val="right"/>
    </w:pPr>
    <w:sdt>
      <w:sdtPr>
        <w:rPr>
          <w:rFonts w:ascii="Gentium Plus" w:eastAsiaTheme="minorEastAsia" w:hAnsi="Gentium Plus" w:cs="Gentium Plus"/>
          <w:spacing w:val="-4"/>
          <w:sz w:val="15"/>
          <w:szCs w:val="15"/>
          <w:lang w:eastAsia="tr-TR"/>
        </w:rPr>
        <w:id w:val="387838995"/>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5C73"/>
    <w:multiLevelType w:val="hybridMultilevel"/>
    <w:tmpl w:val="C2F48F5C"/>
    <w:lvl w:ilvl="0" w:tplc="107CDE2C">
      <w:numFmt w:val="bullet"/>
      <w:lvlText w:val=""/>
      <w:lvlJc w:val="left"/>
      <w:pPr>
        <w:ind w:left="720" w:hanging="360"/>
      </w:pPr>
      <w:rPr>
        <w:rFonts w:ascii="Symbol" w:eastAsia="Calibri" w:hAnsi="Symbol" w:cs="Aria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63A18E1"/>
    <w:multiLevelType w:val="hybridMultilevel"/>
    <w:tmpl w:val="3BCEC844"/>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 w15:restartNumberingAfterBreak="0">
    <w:nsid w:val="1E0E408A"/>
    <w:multiLevelType w:val="hybridMultilevel"/>
    <w:tmpl w:val="7C6A81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38945721"/>
    <w:multiLevelType w:val="hybridMultilevel"/>
    <w:tmpl w:val="B756F20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5" w15:restartNumberingAfterBreak="0">
    <w:nsid w:val="426C7BE5"/>
    <w:multiLevelType w:val="hybridMultilevel"/>
    <w:tmpl w:val="D65057FE"/>
    <w:lvl w:ilvl="0" w:tplc="5EA2EFF2">
      <w:start w:val="433"/>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085348435">
    <w:abstractNumId w:val="4"/>
  </w:num>
  <w:num w:numId="2" w16cid:durableId="89662605">
    <w:abstractNumId w:val="8"/>
  </w:num>
  <w:num w:numId="3" w16cid:durableId="668213339">
    <w:abstractNumId w:val="6"/>
  </w:num>
  <w:num w:numId="4" w16cid:durableId="341317236">
    <w:abstractNumId w:val="7"/>
  </w:num>
  <w:num w:numId="5" w16cid:durableId="633100904">
    <w:abstractNumId w:val="5"/>
  </w:num>
  <w:num w:numId="6" w16cid:durableId="386999873">
    <w:abstractNumId w:val="0"/>
  </w:num>
  <w:num w:numId="7" w16cid:durableId="421872559">
    <w:abstractNumId w:val="1"/>
  </w:num>
  <w:num w:numId="8" w16cid:durableId="1080248637">
    <w:abstractNumId w:val="2"/>
  </w:num>
  <w:num w:numId="9" w16cid:durableId="14258015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2"/>
  <w:removePersonalInformation/>
  <w:removeDateAndTime/>
  <w:hideSpellingErrors/>
  <w:hideGrammaticalErrors/>
  <w:proofState w:spelling="clean" w:grammar="clean"/>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15DD"/>
    <w:rsid w:val="00000655"/>
    <w:rsid w:val="00000825"/>
    <w:rsid w:val="00000DCE"/>
    <w:rsid w:val="00000E3D"/>
    <w:rsid w:val="00001113"/>
    <w:rsid w:val="000013D3"/>
    <w:rsid w:val="000025F6"/>
    <w:rsid w:val="000026BA"/>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63E"/>
    <w:rsid w:val="00011FEF"/>
    <w:rsid w:val="0001250A"/>
    <w:rsid w:val="000140E9"/>
    <w:rsid w:val="0001448C"/>
    <w:rsid w:val="00015FD8"/>
    <w:rsid w:val="0001709B"/>
    <w:rsid w:val="00017DF6"/>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610"/>
    <w:rsid w:val="00030837"/>
    <w:rsid w:val="000308BB"/>
    <w:rsid w:val="00031534"/>
    <w:rsid w:val="000324EC"/>
    <w:rsid w:val="0003255E"/>
    <w:rsid w:val="00034153"/>
    <w:rsid w:val="00034AE2"/>
    <w:rsid w:val="00035319"/>
    <w:rsid w:val="000369DB"/>
    <w:rsid w:val="00036D66"/>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46B8A"/>
    <w:rsid w:val="000503D9"/>
    <w:rsid w:val="00050933"/>
    <w:rsid w:val="0005157B"/>
    <w:rsid w:val="00051E64"/>
    <w:rsid w:val="000520C3"/>
    <w:rsid w:val="000524DC"/>
    <w:rsid w:val="00052E6D"/>
    <w:rsid w:val="00053AEA"/>
    <w:rsid w:val="00054A58"/>
    <w:rsid w:val="00054C4E"/>
    <w:rsid w:val="00055E13"/>
    <w:rsid w:val="000567CC"/>
    <w:rsid w:val="00056B20"/>
    <w:rsid w:val="00057B51"/>
    <w:rsid w:val="000608B3"/>
    <w:rsid w:val="000608D6"/>
    <w:rsid w:val="00060C36"/>
    <w:rsid w:val="00061C37"/>
    <w:rsid w:val="000624FB"/>
    <w:rsid w:val="00065156"/>
    <w:rsid w:val="0006636B"/>
    <w:rsid w:val="0007035F"/>
    <w:rsid w:val="000705B1"/>
    <w:rsid w:val="00070DA5"/>
    <w:rsid w:val="0007134C"/>
    <w:rsid w:val="00071849"/>
    <w:rsid w:val="00072472"/>
    <w:rsid w:val="00072DF1"/>
    <w:rsid w:val="000732D7"/>
    <w:rsid w:val="00073A62"/>
    <w:rsid w:val="000745F3"/>
    <w:rsid w:val="00074DE5"/>
    <w:rsid w:val="00076732"/>
    <w:rsid w:val="0007686D"/>
    <w:rsid w:val="000777E5"/>
    <w:rsid w:val="000810D5"/>
    <w:rsid w:val="00082542"/>
    <w:rsid w:val="00082CBF"/>
    <w:rsid w:val="00082CE0"/>
    <w:rsid w:val="000849D5"/>
    <w:rsid w:val="00084BFB"/>
    <w:rsid w:val="00085409"/>
    <w:rsid w:val="000860EE"/>
    <w:rsid w:val="00087871"/>
    <w:rsid w:val="00087AB8"/>
    <w:rsid w:val="00087DEA"/>
    <w:rsid w:val="00090C80"/>
    <w:rsid w:val="00092068"/>
    <w:rsid w:val="00093F94"/>
    <w:rsid w:val="0009413C"/>
    <w:rsid w:val="000944D4"/>
    <w:rsid w:val="0009463C"/>
    <w:rsid w:val="00094976"/>
    <w:rsid w:val="00095D8A"/>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27"/>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3AA"/>
    <w:rsid w:val="000D07CE"/>
    <w:rsid w:val="000D11DF"/>
    <w:rsid w:val="000D2146"/>
    <w:rsid w:val="000D25D4"/>
    <w:rsid w:val="000D266B"/>
    <w:rsid w:val="000D3605"/>
    <w:rsid w:val="000D360C"/>
    <w:rsid w:val="000D36B7"/>
    <w:rsid w:val="000D4129"/>
    <w:rsid w:val="000D4445"/>
    <w:rsid w:val="000D4760"/>
    <w:rsid w:val="000D4BE6"/>
    <w:rsid w:val="000D54CB"/>
    <w:rsid w:val="000D6AB4"/>
    <w:rsid w:val="000D6DDA"/>
    <w:rsid w:val="000D6EC0"/>
    <w:rsid w:val="000D7011"/>
    <w:rsid w:val="000D71A6"/>
    <w:rsid w:val="000E01FA"/>
    <w:rsid w:val="000E1E7F"/>
    <w:rsid w:val="000E47E8"/>
    <w:rsid w:val="000E4890"/>
    <w:rsid w:val="000E571A"/>
    <w:rsid w:val="000E602B"/>
    <w:rsid w:val="000E6443"/>
    <w:rsid w:val="000E68EB"/>
    <w:rsid w:val="000E696A"/>
    <w:rsid w:val="000E7D15"/>
    <w:rsid w:val="000F124A"/>
    <w:rsid w:val="000F14BE"/>
    <w:rsid w:val="000F18C0"/>
    <w:rsid w:val="000F1B26"/>
    <w:rsid w:val="000F2126"/>
    <w:rsid w:val="000F23DC"/>
    <w:rsid w:val="000F2BAB"/>
    <w:rsid w:val="000F2F56"/>
    <w:rsid w:val="000F30B8"/>
    <w:rsid w:val="000F3C88"/>
    <w:rsid w:val="000F3CBA"/>
    <w:rsid w:val="000F3F14"/>
    <w:rsid w:val="000F48CB"/>
    <w:rsid w:val="000F4ADD"/>
    <w:rsid w:val="000F4BA0"/>
    <w:rsid w:val="000F4F02"/>
    <w:rsid w:val="000F528C"/>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1DB3"/>
    <w:rsid w:val="00102EA0"/>
    <w:rsid w:val="00103D5A"/>
    <w:rsid w:val="00105DBE"/>
    <w:rsid w:val="00106488"/>
    <w:rsid w:val="001070EE"/>
    <w:rsid w:val="00107175"/>
    <w:rsid w:val="00107229"/>
    <w:rsid w:val="00111952"/>
    <w:rsid w:val="00111A1B"/>
    <w:rsid w:val="001123CB"/>
    <w:rsid w:val="00112878"/>
    <w:rsid w:val="00112AF9"/>
    <w:rsid w:val="00112E9D"/>
    <w:rsid w:val="001139C5"/>
    <w:rsid w:val="001139C8"/>
    <w:rsid w:val="00113E5C"/>
    <w:rsid w:val="00116046"/>
    <w:rsid w:val="001163A8"/>
    <w:rsid w:val="00117935"/>
    <w:rsid w:val="0012019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5B34"/>
    <w:rsid w:val="00136567"/>
    <w:rsid w:val="001366FB"/>
    <w:rsid w:val="00136889"/>
    <w:rsid w:val="00136E4B"/>
    <w:rsid w:val="0014145D"/>
    <w:rsid w:val="00141749"/>
    <w:rsid w:val="00141A1E"/>
    <w:rsid w:val="00141F3E"/>
    <w:rsid w:val="001427EE"/>
    <w:rsid w:val="001427FF"/>
    <w:rsid w:val="00142DB2"/>
    <w:rsid w:val="00144AA9"/>
    <w:rsid w:val="001460FF"/>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950"/>
    <w:rsid w:val="00164776"/>
    <w:rsid w:val="00164A8E"/>
    <w:rsid w:val="001651B1"/>
    <w:rsid w:val="00165CB6"/>
    <w:rsid w:val="0016612D"/>
    <w:rsid w:val="00166705"/>
    <w:rsid w:val="00167558"/>
    <w:rsid w:val="00167C53"/>
    <w:rsid w:val="001711EC"/>
    <w:rsid w:val="0017132E"/>
    <w:rsid w:val="00171821"/>
    <w:rsid w:val="00171AC3"/>
    <w:rsid w:val="00171EFC"/>
    <w:rsid w:val="00171F9D"/>
    <w:rsid w:val="00172DD1"/>
    <w:rsid w:val="001738E9"/>
    <w:rsid w:val="00173B17"/>
    <w:rsid w:val="00174BE5"/>
    <w:rsid w:val="00175B3F"/>
    <w:rsid w:val="001760EF"/>
    <w:rsid w:val="001768D7"/>
    <w:rsid w:val="001771D8"/>
    <w:rsid w:val="001779B7"/>
    <w:rsid w:val="0018032D"/>
    <w:rsid w:val="00180617"/>
    <w:rsid w:val="0018062E"/>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4B2"/>
    <w:rsid w:val="00193826"/>
    <w:rsid w:val="00193877"/>
    <w:rsid w:val="00194A32"/>
    <w:rsid w:val="00194A4F"/>
    <w:rsid w:val="001954CF"/>
    <w:rsid w:val="00195611"/>
    <w:rsid w:val="0019740A"/>
    <w:rsid w:val="001A0075"/>
    <w:rsid w:val="001A046C"/>
    <w:rsid w:val="001A0526"/>
    <w:rsid w:val="001A05D0"/>
    <w:rsid w:val="001A0FEF"/>
    <w:rsid w:val="001A2C6C"/>
    <w:rsid w:val="001A2D79"/>
    <w:rsid w:val="001A402B"/>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221B"/>
    <w:rsid w:val="001C6157"/>
    <w:rsid w:val="001C66B0"/>
    <w:rsid w:val="001C6B93"/>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989"/>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62DB"/>
    <w:rsid w:val="002178D1"/>
    <w:rsid w:val="00217D22"/>
    <w:rsid w:val="00217FD5"/>
    <w:rsid w:val="002200A4"/>
    <w:rsid w:val="002217F9"/>
    <w:rsid w:val="00222AF4"/>
    <w:rsid w:val="002233C2"/>
    <w:rsid w:val="00223850"/>
    <w:rsid w:val="002244B0"/>
    <w:rsid w:val="00225712"/>
    <w:rsid w:val="00225D74"/>
    <w:rsid w:val="002260C3"/>
    <w:rsid w:val="002264BF"/>
    <w:rsid w:val="0022678D"/>
    <w:rsid w:val="002270BD"/>
    <w:rsid w:val="00227110"/>
    <w:rsid w:val="002279CE"/>
    <w:rsid w:val="00227E4B"/>
    <w:rsid w:val="002304DD"/>
    <w:rsid w:val="002306C0"/>
    <w:rsid w:val="00230CE0"/>
    <w:rsid w:val="00231E18"/>
    <w:rsid w:val="00233661"/>
    <w:rsid w:val="0023380E"/>
    <w:rsid w:val="0023581B"/>
    <w:rsid w:val="0023679F"/>
    <w:rsid w:val="00236BCA"/>
    <w:rsid w:val="00236EF1"/>
    <w:rsid w:val="00240784"/>
    <w:rsid w:val="00240A18"/>
    <w:rsid w:val="00241191"/>
    <w:rsid w:val="00241D46"/>
    <w:rsid w:val="00243105"/>
    <w:rsid w:val="0024334D"/>
    <w:rsid w:val="0024340E"/>
    <w:rsid w:val="002437B8"/>
    <w:rsid w:val="00244FDB"/>
    <w:rsid w:val="002457E4"/>
    <w:rsid w:val="0024591D"/>
    <w:rsid w:val="00245C18"/>
    <w:rsid w:val="002469D3"/>
    <w:rsid w:val="00246B3D"/>
    <w:rsid w:val="0025002D"/>
    <w:rsid w:val="00251590"/>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3FAD"/>
    <w:rsid w:val="0026626E"/>
    <w:rsid w:val="002666AE"/>
    <w:rsid w:val="0026672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2BC1"/>
    <w:rsid w:val="002932BA"/>
    <w:rsid w:val="002936DA"/>
    <w:rsid w:val="00294101"/>
    <w:rsid w:val="002944DE"/>
    <w:rsid w:val="00295923"/>
    <w:rsid w:val="00296A4D"/>
    <w:rsid w:val="00296ED2"/>
    <w:rsid w:val="002A0292"/>
    <w:rsid w:val="002A0C60"/>
    <w:rsid w:val="002A11C2"/>
    <w:rsid w:val="002A18BC"/>
    <w:rsid w:val="002A29FB"/>
    <w:rsid w:val="002A2C0B"/>
    <w:rsid w:val="002A2D56"/>
    <w:rsid w:val="002A2EDC"/>
    <w:rsid w:val="002A4173"/>
    <w:rsid w:val="002A4186"/>
    <w:rsid w:val="002A44EB"/>
    <w:rsid w:val="002A4526"/>
    <w:rsid w:val="002A4A1C"/>
    <w:rsid w:val="002A4A72"/>
    <w:rsid w:val="002A4C00"/>
    <w:rsid w:val="002A541C"/>
    <w:rsid w:val="002A5ED2"/>
    <w:rsid w:val="002A7506"/>
    <w:rsid w:val="002A7DED"/>
    <w:rsid w:val="002B0B5C"/>
    <w:rsid w:val="002B1310"/>
    <w:rsid w:val="002B14C3"/>
    <w:rsid w:val="002B1883"/>
    <w:rsid w:val="002B1DC7"/>
    <w:rsid w:val="002B2357"/>
    <w:rsid w:val="002B28A7"/>
    <w:rsid w:val="002B2CE9"/>
    <w:rsid w:val="002B489C"/>
    <w:rsid w:val="002B4C2B"/>
    <w:rsid w:val="002B4D3B"/>
    <w:rsid w:val="002B541C"/>
    <w:rsid w:val="002B579B"/>
    <w:rsid w:val="002B5945"/>
    <w:rsid w:val="002B6155"/>
    <w:rsid w:val="002B6DD9"/>
    <w:rsid w:val="002B7210"/>
    <w:rsid w:val="002B769F"/>
    <w:rsid w:val="002B7BEF"/>
    <w:rsid w:val="002C0043"/>
    <w:rsid w:val="002C005A"/>
    <w:rsid w:val="002C0438"/>
    <w:rsid w:val="002C1642"/>
    <w:rsid w:val="002C1F11"/>
    <w:rsid w:val="002C2971"/>
    <w:rsid w:val="002C2B5C"/>
    <w:rsid w:val="002C312D"/>
    <w:rsid w:val="002C3284"/>
    <w:rsid w:val="002C414D"/>
    <w:rsid w:val="002C4A97"/>
    <w:rsid w:val="002C6824"/>
    <w:rsid w:val="002C6B05"/>
    <w:rsid w:val="002C6F86"/>
    <w:rsid w:val="002C7E3D"/>
    <w:rsid w:val="002D24A8"/>
    <w:rsid w:val="002D2599"/>
    <w:rsid w:val="002D2E18"/>
    <w:rsid w:val="002D3180"/>
    <w:rsid w:val="002D3C89"/>
    <w:rsid w:val="002D4108"/>
    <w:rsid w:val="002D42C4"/>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9D5"/>
    <w:rsid w:val="002F15A8"/>
    <w:rsid w:val="002F25A2"/>
    <w:rsid w:val="002F279D"/>
    <w:rsid w:val="002F32A1"/>
    <w:rsid w:val="002F3F86"/>
    <w:rsid w:val="002F4918"/>
    <w:rsid w:val="002F5138"/>
    <w:rsid w:val="002F5F99"/>
    <w:rsid w:val="002F692F"/>
    <w:rsid w:val="002F7A30"/>
    <w:rsid w:val="002F7AA7"/>
    <w:rsid w:val="00300A93"/>
    <w:rsid w:val="00300CBD"/>
    <w:rsid w:val="003012A9"/>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47E"/>
    <w:rsid w:val="00312817"/>
    <w:rsid w:val="00312A8E"/>
    <w:rsid w:val="00312FED"/>
    <w:rsid w:val="003132A1"/>
    <w:rsid w:val="003142BD"/>
    <w:rsid w:val="00314346"/>
    <w:rsid w:val="00314BAC"/>
    <w:rsid w:val="00316502"/>
    <w:rsid w:val="00316C9E"/>
    <w:rsid w:val="00317697"/>
    <w:rsid w:val="003179A8"/>
    <w:rsid w:val="003207FF"/>
    <w:rsid w:val="0032084C"/>
    <w:rsid w:val="00320AD7"/>
    <w:rsid w:val="00321493"/>
    <w:rsid w:val="00321A46"/>
    <w:rsid w:val="00322394"/>
    <w:rsid w:val="00322919"/>
    <w:rsid w:val="00322CB5"/>
    <w:rsid w:val="003230A7"/>
    <w:rsid w:val="003233F7"/>
    <w:rsid w:val="003238AE"/>
    <w:rsid w:val="003244CF"/>
    <w:rsid w:val="003251D4"/>
    <w:rsid w:val="00325221"/>
    <w:rsid w:val="003259C8"/>
    <w:rsid w:val="00326590"/>
    <w:rsid w:val="00326DD6"/>
    <w:rsid w:val="0032797C"/>
    <w:rsid w:val="00330501"/>
    <w:rsid w:val="003305F9"/>
    <w:rsid w:val="00330A06"/>
    <w:rsid w:val="00330CC6"/>
    <w:rsid w:val="00331B82"/>
    <w:rsid w:val="00331DD3"/>
    <w:rsid w:val="00332FE2"/>
    <w:rsid w:val="0033304F"/>
    <w:rsid w:val="003330BE"/>
    <w:rsid w:val="00333CBA"/>
    <w:rsid w:val="0033472D"/>
    <w:rsid w:val="00334CC7"/>
    <w:rsid w:val="00335436"/>
    <w:rsid w:val="00336E35"/>
    <w:rsid w:val="00340071"/>
    <w:rsid w:val="0034078F"/>
    <w:rsid w:val="00340F9B"/>
    <w:rsid w:val="00343A77"/>
    <w:rsid w:val="00343F62"/>
    <w:rsid w:val="003442B0"/>
    <w:rsid w:val="003445F1"/>
    <w:rsid w:val="00344DB8"/>
    <w:rsid w:val="00346A3D"/>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22A"/>
    <w:rsid w:val="00357F5C"/>
    <w:rsid w:val="00360176"/>
    <w:rsid w:val="00360EAE"/>
    <w:rsid w:val="00362EC0"/>
    <w:rsid w:val="00362FC9"/>
    <w:rsid w:val="003634AB"/>
    <w:rsid w:val="00363F29"/>
    <w:rsid w:val="003650FD"/>
    <w:rsid w:val="003653AF"/>
    <w:rsid w:val="00366527"/>
    <w:rsid w:val="00366C9B"/>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1A9D"/>
    <w:rsid w:val="0038355E"/>
    <w:rsid w:val="00383FA1"/>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4F34"/>
    <w:rsid w:val="003A50DD"/>
    <w:rsid w:val="003A6AF7"/>
    <w:rsid w:val="003A701D"/>
    <w:rsid w:val="003A7534"/>
    <w:rsid w:val="003B042C"/>
    <w:rsid w:val="003B0699"/>
    <w:rsid w:val="003B0AB3"/>
    <w:rsid w:val="003B0C2F"/>
    <w:rsid w:val="003B14D7"/>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40AD"/>
    <w:rsid w:val="003E51C6"/>
    <w:rsid w:val="003E5350"/>
    <w:rsid w:val="003E62B8"/>
    <w:rsid w:val="003E6BAF"/>
    <w:rsid w:val="003E73F8"/>
    <w:rsid w:val="003F0458"/>
    <w:rsid w:val="003F0609"/>
    <w:rsid w:val="003F0939"/>
    <w:rsid w:val="003F09C5"/>
    <w:rsid w:val="003F2468"/>
    <w:rsid w:val="003F3254"/>
    <w:rsid w:val="003F32D2"/>
    <w:rsid w:val="003F3387"/>
    <w:rsid w:val="003F35E1"/>
    <w:rsid w:val="003F411C"/>
    <w:rsid w:val="003F448B"/>
    <w:rsid w:val="003F4ADA"/>
    <w:rsid w:val="003F5228"/>
    <w:rsid w:val="003F5C36"/>
    <w:rsid w:val="003F7633"/>
    <w:rsid w:val="003F7F36"/>
    <w:rsid w:val="00400A1F"/>
    <w:rsid w:val="00401B05"/>
    <w:rsid w:val="00402245"/>
    <w:rsid w:val="004028A1"/>
    <w:rsid w:val="004029EB"/>
    <w:rsid w:val="004036E4"/>
    <w:rsid w:val="00403A41"/>
    <w:rsid w:val="00403FAA"/>
    <w:rsid w:val="004042F9"/>
    <w:rsid w:val="004048B8"/>
    <w:rsid w:val="00406091"/>
    <w:rsid w:val="00406717"/>
    <w:rsid w:val="00406F50"/>
    <w:rsid w:val="0040724A"/>
    <w:rsid w:val="0040733E"/>
    <w:rsid w:val="0040750E"/>
    <w:rsid w:val="00407AF4"/>
    <w:rsid w:val="00407E95"/>
    <w:rsid w:val="00410933"/>
    <w:rsid w:val="004112AB"/>
    <w:rsid w:val="00413519"/>
    <w:rsid w:val="00413AEA"/>
    <w:rsid w:val="00414395"/>
    <w:rsid w:val="0041582C"/>
    <w:rsid w:val="0041597D"/>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00D"/>
    <w:rsid w:val="00436588"/>
    <w:rsid w:val="0043658C"/>
    <w:rsid w:val="00436B4D"/>
    <w:rsid w:val="00436B91"/>
    <w:rsid w:val="00436C0D"/>
    <w:rsid w:val="00437B31"/>
    <w:rsid w:val="00437D98"/>
    <w:rsid w:val="00440528"/>
    <w:rsid w:val="00441557"/>
    <w:rsid w:val="00441BCF"/>
    <w:rsid w:val="00445353"/>
    <w:rsid w:val="00445E08"/>
    <w:rsid w:val="00446385"/>
    <w:rsid w:val="004469C7"/>
    <w:rsid w:val="00446C7B"/>
    <w:rsid w:val="00446C93"/>
    <w:rsid w:val="00447FFD"/>
    <w:rsid w:val="00450625"/>
    <w:rsid w:val="004507DC"/>
    <w:rsid w:val="00451240"/>
    <w:rsid w:val="00451924"/>
    <w:rsid w:val="004527B1"/>
    <w:rsid w:val="00452C6A"/>
    <w:rsid w:val="00453B11"/>
    <w:rsid w:val="004541B4"/>
    <w:rsid w:val="0045475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966"/>
    <w:rsid w:val="00467AC5"/>
    <w:rsid w:val="00470146"/>
    <w:rsid w:val="0047031C"/>
    <w:rsid w:val="00470537"/>
    <w:rsid w:val="004716DB"/>
    <w:rsid w:val="0047194D"/>
    <w:rsid w:val="00473418"/>
    <w:rsid w:val="00473981"/>
    <w:rsid w:val="00474BA0"/>
    <w:rsid w:val="0047747D"/>
    <w:rsid w:val="00480047"/>
    <w:rsid w:val="00480180"/>
    <w:rsid w:val="0048062D"/>
    <w:rsid w:val="00480A8B"/>
    <w:rsid w:val="00481144"/>
    <w:rsid w:val="00481337"/>
    <w:rsid w:val="0048197C"/>
    <w:rsid w:val="004823BB"/>
    <w:rsid w:val="004825CE"/>
    <w:rsid w:val="00485F2F"/>
    <w:rsid w:val="00487108"/>
    <w:rsid w:val="00487B04"/>
    <w:rsid w:val="004908BF"/>
    <w:rsid w:val="00490BBB"/>
    <w:rsid w:val="00491B93"/>
    <w:rsid w:val="004948DF"/>
    <w:rsid w:val="00495B83"/>
    <w:rsid w:val="00496269"/>
    <w:rsid w:val="00496D04"/>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166"/>
    <w:rsid w:val="004B7B51"/>
    <w:rsid w:val="004C00F6"/>
    <w:rsid w:val="004C0944"/>
    <w:rsid w:val="004C10EC"/>
    <w:rsid w:val="004C1152"/>
    <w:rsid w:val="004C15D4"/>
    <w:rsid w:val="004C1CE6"/>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3B91"/>
    <w:rsid w:val="004D4C3E"/>
    <w:rsid w:val="004D4D82"/>
    <w:rsid w:val="004D4E64"/>
    <w:rsid w:val="004D5157"/>
    <w:rsid w:val="004D5773"/>
    <w:rsid w:val="004D6838"/>
    <w:rsid w:val="004D6C58"/>
    <w:rsid w:val="004E029F"/>
    <w:rsid w:val="004E10FB"/>
    <w:rsid w:val="004E2BF6"/>
    <w:rsid w:val="004E2C50"/>
    <w:rsid w:val="004E3ECC"/>
    <w:rsid w:val="004E4A35"/>
    <w:rsid w:val="004E501E"/>
    <w:rsid w:val="004E5062"/>
    <w:rsid w:val="004E5129"/>
    <w:rsid w:val="004E5239"/>
    <w:rsid w:val="004E5420"/>
    <w:rsid w:val="004E5504"/>
    <w:rsid w:val="004E586A"/>
    <w:rsid w:val="004E5E86"/>
    <w:rsid w:val="004E65FF"/>
    <w:rsid w:val="004F08E0"/>
    <w:rsid w:val="004F1184"/>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3D"/>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CD5"/>
    <w:rsid w:val="0052180F"/>
    <w:rsid w:val="00521B41"/>
    <w:rsid w:val="005227A0"/>
    <w:rsid w:val="00524845"/>
    <w:rsid w:val="00524DDD"/>
    <w:rsid w:val="005258F1"/>
    <w:rsid w:val="005310BE"/>
    <w:rsid w:val="005316AC"/>
    <w:rsid w:val="00531EF7"/>
    <w:rsid w:val="00532C75"/>
    <w:rsid w:val="00533D09"/>
    <w:rsid w:val="0053570F"/>
    <w:rsid w:val="00535CE6"/>
    <w:rsid w:val="00536635"/>
    <w:rsid w:val="005373E7"/>
    <w:rsid w:val="00537FE9"/>
    <w:rsid w:val="0054022D"/>
    <w:rsid w:val="00540D12"/>
    <w:rsid w:val="005412D5"/>
    <w:rsid w:val="00541982"/>
    <w:rsid w:val="005433A4"/>
    <w:rsid w:val="005436B3"/>
    <w:rsid w:val="0054433F"/>
    <w:rsid w:val="00544665"/>
    <w:rsid w:val="005446C7"/>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7265"/>
    <w:rsid w:val="00570F34"/>
    <w:rsid w:val="005716A6"/>
    <w:rsid w:val="00572800"/>
    <w:rsid w:val="00572FEA"/>
    <w:rsid w:val="005731EC"/>
    <w:rsid w:val="00573904"/>
    <w:rsid w:val="00573D14"/>
    <w:rsid w:val="005740FE"/>
    <w:rsid w:val="00574208"/>
    <w:rsid w:val="00574B38"/>
    <w:rsid w:val="00575347"/>
    <w:rsid w:val="0057536E"/>
    <w:rsid w:val="005757FB"/>
    <w:rsid w:val="00575CD0"/>
    <w:rsid w:val="005767E6"/>
    <w:rsid w:val="00576BBF"/>
    <w:rsid w:val="00576C49"/>
    <w:rsid w:val="0057720E"/>
    <w:rsid w:val="0057751A"/>
    <w:rsid w:val="00577CA1"/>
    <w:rsid w:val="005800D0"/>
    <w:rsid w:val="0058065C"/>
    <w:rsid w:val="00580A67"/>
    <w:rsid w:val="00580ABD"/>
    <w:rsid w:val="005813F9"/>
    <w:rsid w:val="00582433"/>
    <w:rsid w:val="00582580"/>
    <w:rsid w:val="00582925"/>
    <w:rsid w:val="0058549C"/>
    <w:rsid w:val="00585677"/>
    <w:rsid w:val="005874AC"/>
    <w:rsid w:val="00590805"/>
    <w:rsid w:val="00590D5A"/>
    <w:rsid w:val="00591507"/>
    <w:rsid w:val="00591B76"/>
    <w:rsid w:val="005929F5"/>
    <w:rsid w:val="00592FEA"/>
    <w:rsid w:val="0059387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3FEE"/>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0FA5"/>
    <w:rsid w:val="005D37BB"/>
    <w:rsid w:val="005D4422"/>
    <w:rsid w:val="005D5874"/>
    <w:rsid w:val="005D5C3B"/>
    <w:rsid w:val="005D67EC"/>
    <w:rsid w:val="005D68CD"/>
    <w:rsid w:val="005E0257"/>
    <w:rsid w:val="005E0FE9"/>
    <w:rsid w:val="005E158C"/>
    <w:rsid w:val="005E3773"/>
    <w:rsid w:val="005E3A7C"/>
    <w:rsid w:val="005E424E"/>
    <w:rsid w:val="005E42BE"/>
    <w:rsid w:val="005E4CE3"/>
    <w:rsid w:val="005E4D09"/>
    <w:rsid w:val="005E520B"/>
    <w:rsid w:val="005E6DB1"/>
    <w:rsid w:val="005E73A0"/>
    <w:rsid w:val="005E774C"/>
    <w:rsid w:val="005F0436"/>
    <w:rsid w:val="005F07E7"/>
    <w:rsid w:val="005F25B3"/>
    <w:rsid w:val="005F2F10"/>
    <w:rsid w:val="005F45CF"/>
    <w:rsid w:val="005F5E1B"/>
    <w:rsid w:val="005F78DC"/>
    <w:rsid w:val="00601BC1"/>
    <w:rsid w:val="00602B1B"/>
    <w:rsid w:val="006030C4"/>
    <w:rsid w:val="006037FF"/>
    <w:rsid w:val="00603BFD"/>
    <w:rsid w:val="00605488"/>
    <w:rsid w:val="0060625D"/>
    <w:rsid w:val="00606851"/>
    <w:rsid w:val="006074CC"/>
    <w:rsid w:val="0060754C"/>
    <w:rsid w:val="00610CD9"/>
    <w:rsid w:val="00611356"/>
    <w:rsid w:val="006114CC"/>
    <w:rsid w:val="00611BED"/>
    <w:rsid w:val="00611FE9"/>
    <w:rsid w:val="00612124"/>
    <w:rsid w:val="00612214"/>
    <w:rsid w:val="00612D6C"/>
    <w:rsid w:val="00613D4C"/>
    <w:rsid w:val="00613D87"/>
    <w:rsid w:val="0061454A"/>
    <w:rsid w:val="00614673"/>
    <w:rsid w:val="0061477B"/>
    <w:rsid w:val="0061567C"/>
    <w:rsid w:val="00616BA0"/>
    <w:rsid w:val="00617B50"/>
    <w:rsid w:val="0062067A"/>
    <w:rsid w:val="00620A66"/>
    <w:rsid w:val="0062151D"/>
    <w:rsid w:val="006215F9"/>
    <w:rsid w:val="00621CDC"/>
    <w:rsid w:val="00622E70"/>
    <w:rsid w:val="0062303D"/>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9E1"/>
    <w:rsid w:val="00644BAB"/>
    <w:rsid w:val="006450C4"/>
    <w:rsid w:val="00645756"/>
    <w:rsid w:val="006458A0"/>
    <w:rsid w:val="00646481"/>
    <w:rsid w:val="00646590"/>
    <w:rsid w:val="006479E4"/>
    <w:rsid w:val="00647E97"/>
    <w:rsid w:val="00647EE2"/>
    <w:rsid w:val="0065125D"/>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405C"/>
    <w:rsid w:val="006640A7"/>
    <w:rsid w:val="00664230"/>
    <w:rsid w:val="00666AB7"/>
    <w:rsid w:val="00666B68"/>
    <w:rsid w:val="00666E0B"/>
    <w:rsid w:val="006670DE"/>
    <w:rsid w:val="006679BD"/>
    <w:rsid w:val="00667C3D"/>
    <w:rsid w:val="00670DDE"/>
    <w:rsid w:val="00671706"/>
    <w:rsid w:val="0067299E"/>
    <w:rsid w:val="0067326C"/>
    <w:rsid w:val="00673C6F"/>
    <w:rsid w:val="00675BE7"/>
    <w:rsid w:val="00675D6E"/>
    <w:rsid w:val="00675FC7"/>
    <w:rsid w:val="006771BD"/>
    <w:rsid w:val="006772B2"/>
    <w:rsid w:val="00677A26"/>
    <w:rsid w:val="00677F68"/>
    <w:rsid w:val="00680710"/>
    <w:rsid w:val="00680A8D"/>
    <w:rsid w:val="006811B7"/>
    <w:rsid w:val="006829EA"/>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40F"/>
    <w:rsid w:val="006A16CC"/>
    <w:rsid w:val="006A1B11"/>
    <w:rsid w:val="006A1D54"/>
    <w:rsid w:val="006A2440"/>
    <w:rsid w:val="006A2BD6"/>
    <w:rsid w:val="006A2CF4"/>
    <w:rsid w:val="006A346C"/>
    <w:rsid w:val="006A39AE"/>
    <w:rsid w:val="006A40D4"/>
    <w:rsid w:val="006A4B1D"/>
    <w:rsid w:val="006A5809"/>
    <w:rsid w:val="006A683B"/>
    <w:rsid w:val="006A7973"/>
    <w:rsid w:val="006A7C51"/>
    <w:rsid w:val="006B1A10"/>
    <w:rsid w:val="006B2185"/>
    <w:rsid w:val="006B2302"/>
    <w:rsid w:val="006B32D9"/>
    <w:rsid w:val="006B3B37"/>
    <w:rsid w:val="006B5C5C"/>
    <w:rsid w:val="006B63E0"/>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741"/>
    <w:rsid w:val="006F2F4F"/>
    <w:rsid w:val="006F4DEF"/>
    <w:rsid w:val="006F4EAF"/>
    <w:rsid w:val="006F4F9C"/>
    <w:rsid w:val="006F541E"/>
    <w:rsid w:val="006F5C4F"/>
    <w:rsid w:val="006F620B"/>
    <w:rsid w:val="006F661A"/>
    <w:rsid w:val="006F7E9D"/>
    <w:rsid w:val="00700089"/>
    <w:rsid w:val="0070137C"/>
    <w:rsid w:val="00702385"/>
    <w:rsid w:val="00702561"/>
    <w:rsid w:val="00703284"/>
    <w:rsid w:val="007041BB"/>
    <w:rsid w:val="0070509C"/>
    <w:rsid w:val="007056B4"/>
    <w:rsid w:val="00706171"/>
    <w:rsid w:val="00706773"/>
    <w:rsid w:val="00710403"/>
    <w:rsid w:val="00710C7C"/>
    <w:rsid w:val="007115DD"/>
    <w:rsid w:val="00711609"/>
    <w:rsid w:val="007120B9"/>
    <w:rsid w:val="007129D6"/>
    <w:rsid w:val="007138AF"/>
    <w:rsid w:val="0071486B"/>
    <w:rsid w:val="00714FF1"/>
    <w:rsid w:val="00715F72"/>
    <w:rsid w:val="00716FED"/>
    <w:rsid w:val="0071746A"/>
    <w:rsid w:val="00721ADF"/>
    <w:rsid w:val="00723160"/>
    <w:rsid w:val="00723973"/>
    <w:rsid w:val="00723A7E"/>
    <w:rsid w:val="00724DF3"/>
    <w:rsid w:val="0072581F"/>
    <w:rsid w:val="00725C8A"/>
    <w:rsid w:val="00725EF6"/>
    <w:rsid w:val="00726C30"/>
    <w:rsid w:val="00726F77"/>
    <w:rsid w:val="007272BF"/>
    <w:rsid w:val="007277D5"/>
    <w:rsid w:val="00727A4C"/>
    <w:rsid w:val="00730496"/>
    <w:rsid w:val="00730841"/>
    <w:rsid w:val="00730DA5"/>
    <w:rsid w:val="00731107"/>
    <w:rsid w:val="007313E5"/>
    <w:rsid w:val="007315C9"/>
    <w:rsid w:val="007320E0"/>
    <w:rsid w:val="00732462"/>
    <w:rsid w:val="00732BE3"/>
    <w:rsid w:val="00734744"/>
    <w:rsid w:val="00734892"/>
    <w:rsid w:val="007359A6"/>
    <w:rsid w:val="00735B3A"/>
    <w:rsid w:val="0073661B"/>
    <w:rsid w:val="0073715F"/>
    <w:rsid w:val="0073729A"/>
    <w:rsid w:val="007372D6"/>
    <w:rsid w:val="00740BF5"/>
    <w:rsid w:val="00740F0D"/>
    <w:rsid w:val="007419E5"/>
    <w:rsid w:val="00741C13"/>
    <w:rsid w:val="00741DDF"/>
    <w:rsid w:val="00743436"/>
    <w:rsid w:val="0074387F"/>
    <w:rsid w:val="00743BEB"/>
    <w:rsid w:val="00745804"/>
    <w:rsid w:val="00745A35"/>
    <w:rsid w:val="00745CFD"/>
    <w:rsid w:val="00745DB7"/>
    <w:rsid w:val="00747A4A"/>
    <w:rsid w:val="007506A0"/>
    <w:rsid w:val="00751320"/>
    <w:rsid w:val="00751728"/>
    <w:rsid w:val="0075298F"/>
    <w:rsid w:val="007529FA"/>
    <w:rsid w:val="00752B2D"/>
    <w:rsid w:val="00753CB1"/>
    <w:rsid w:val="007548F1"/>
    <w:rsid w:val="00754BA3"/>
    <w:rsid w:val="00754C93"/>
    <w:rsid w:val="007550D4"/>
    <w:rsid w:val="00755B64"/>
    <w:rsid w:val="00756F43"/>
    <w:rsid w:val="00757622"/>
    <w:rsid w:val="00757CFD"/>
    <w:rsid w:val="007603E0"/>
    <w:rsid w:val="0076079F"/>
    <w:rsid w:val="0076166C"/>
    <w:rsid w:val="00761BA2"/>
    <w:rsid w:val="00761F01"/>
    <w:rsid w:val="00762CAA"/>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3E5"/>
    <w:rsid w:val="007706EE"/>
    <w:rsid w:val="007708F8"/>
    <w:rsid w:val="007710E2"/>
    <w:rsid w:val="007713A0"/>
    <w:rsid w:val="00771825"/>
    <w:rsid w:val="00771C0B"/>
    <w:rsid w:val="00771D45"/>
    <w:rsid w:val="007725D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6D"/>
    <w:rsid w:val="00795C04"/>
    <w:rsid w:val="007961CF"/>
    <w:rsid w:val="00797BAE"/>
    <w:rsid w:val="00797C6B"/>
    <w:rsid w:val="007A126A"/>
    <w:rsid w:val="007A1288"/>
    <w:rsid w:val="007A160E"/>
    <w:rsid w:val="007A2821"/>
    <w:rsid w:val="007A2A3C"/>
    <w:rsid w:val="007A32F5"/>
    <w:rsid w:val="007A37AC"/>
    <w:rsid w:val="007A37D0"/>
    <w:rsid w:val="007A3DD9"/>
    <w:rsid w:val="007A466D"/>
    <w:rsid w:val="007A48F6"/>
    <w:rsid w:val="007A522F"/>
    <w:rsid w:val="007A58A6"/>
    <w:rsid w:val="007A6187"/>
    <w:rsid w:val="007A6387"/>
    <w:rsid w:val="007A640B"/>
    <w:rsid w:val="007A7E12"/>
    <w:rsid w:val="007B0DEC"/>
    <w:rsid w:val="007B129F"/>
    <w:rsid w:val="007B14E7"/>
    <w:rsid w:val="007B1539"/>
    <w:rsid w:val="007B1554"/>
    <w:rsid w:val="007B1A28"/>
    <w:rsid w:val="007B1B31"/>
    <w:rsid w:val="007B25A9"/>
    <w:rsid w:val="007B2EC8"/>
    <w:rsid w:val="007B3DF7"/>
    <w:rsid w:val="007B442E"/>
    <w:rsid w:val="007B5013"/>
    <w:rsid w:val="007B618A"/>
    <w:rsid w:val="007B6960"/>
    <w:rsid w:val="007B75D3"/>
    <w:rsid w:val="007C0A06"/>
    <w:rsid w:val="007C0CE2"/>
    <w:rsid w:val="007C13DF"/>
    <w:rsid w:val="007C13F3"/>
    <w:rsid w:val="007C316F"/>
    <w:rsid w:val="007C45F9"/>
    <w:rsid w:val="007C4941"/>
    <w:rsid w:val="007C7368"/>
    <w:rsid w:val="007C78CC"/>
    <w:rsid w:val="007D09C6"/>
    <w:rsid w:val="007D15AD"/>
    <w:rsid w:val="007D1C93"/>
    <w:rsid w:val="007D1D3A"/>
    <w:rsid w:val="007D1EB3"/>
    <w:rsid w:val="007D4811"/>
    <w:rsid w:val="007D4A3E"/>
    <w:rsid w:val="007D5F39"/>
    <w:rsid w:val="007D6039"/>
    <w:rsid w:val="007D6485"/>
    <w:rsid w:val="007D66C8"/>
    <w:rsid w:val="007D6E3B"/>
    <w:rsid w:val="007D6FAB"/>
    <w:rsid w:val="007D72E3"/>
    <w:rsid w:val="007D79CE"/>
    <w:rsid w:val="007D7ACD"/>
    <w:rsid w:val="007E022D"/>
    <w:rsid w:val="007E0527"/>
    <w:rsid w:val="007E0CB4"/>
    <w:rsid w:val="007E21D9"/>
    <w:rsid w:val="007E2A1F"/>
    <w:rsid w:val="007E33A1"/>
    <w:rsid w:val="007E360B"/>
    <w:rsid w:val="007E4EA3"/>
    <w:rsid w:val="007E5E68"/>
    <w:rsid w:val="007E68DF"/>
    <w:rsid w:val="007E6CF0"/>
    <w:rsid w:val="007E790C"/>
    <w:rsid w:val="007E7E60"/>
    <w:rsid w:val="007E7EDC"/>
    <w:rsid w:val="007F0114"/>
    <w:rsid w:val="007F0344"/>
    <w:rsid w:val="007F0389"/>
    <w:rsid w:val="007F03C8"/>
    <w:rsid w:val="007F0728"/>
    <w:rsid w:val="007F0C43"/>
    <w:rsid w:val="007F15A5"/>
    <w:rsid w:val="007F1C58"/>
    <w:rsid w:val="007F2EF1"/>
    <w:rsid w:val="007F30FD"/>
    <w:rsid w:val="007F31E4"/>
    <w:rsid w:val="007F3238"/>
    <w:rsid w:val="007F32C3"/>
    <w:rsid w:val="007F4047"/>
    <w:rsid w:val="007F4DA0"/>
    <w:rsid w:val="007F53A5"/>
    <w:rsid w:val="007F6208"/>
    <w:rsid w:val="007F6ECB"/>
    <w:rsid w:val="007F720A"/>
    <w:rsid w:val="007F7FE1"/>
    <w:rsid w:val="00800406"/>
    <w:rsid w:val="0080080E"/>
    <w:rsid w:val="00800C4C"/>
    <w:rsid w:val="00801375"/>
    <w:rsid w:val="00801501"/>
    <w:rsid w:val="00801523"/>
    <w:rsid w:val="00801FA2"/>
    <w:rsid w:val="0080232E"/>
    <w:rsid w:val="008040E9"/>
    <w:rsid w:val="008047DE"/>
    <w:rsid w:val="008048AB"/>
    <w:rsid w:val="008048FE"/>
    <w:rsid w:val="00805F8E"/>
    <w:rsid w:val="00806147"/>
    <w:rsid w:val="00806CD7"/>
    <w:rsid w:val="00807DD6"/>
    <w:rsid w:val="008115BF"/>
    <w:rsid w:val="008121C0"/>
    <w:rsid w:val="00812C5C"/>
    <w:rsid w:val="0081351D"/>
    <w:rsid w:val="008148DF"/>
    <w:rsid w:val="00816137"/>
    <w:rsid w:val="00816631"/>
    <w:rsid w:val="00816E79"/>
    <w:rsid w:val="00817462"/>
    <w:rsid w:val="00817491"/>
    <w:rsid w:val="008177C7"/>
    <w:rsid w:val="00820460"/>
    <w:rsid w:val="00820DDB"/>
    <w:rsid w:val="00820F2C"/>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6912"/>
    <w:rsid w:val="00860BC6"/>
    <w:rsid w:val="00860C47"/>
    <w:rsid w:val="00861321"/>
    <w:rsid w:val="0086277C"/>
    <w:rsid w:val="0086410E"/>
    <w:rsid w:val="008642B4"/>
    <w:rsid w:val="00864324"/>
    <w:rsid w:val="008645AE"/>
    <w:rsid w:val="00864B03"/>
    <w:rsid w:val="00864E28"/>
    <w:rsid w:val="00864F91"/>
    <w:rsid w:val="00865593"/>
    <w:rsid w:val="00865B54"/>
    <w:rsid w:val="008673DA"/>
    <w:rsid w:val="008674AD"/>
    <w:rsid w:val="0086789C"/>
    <w:rsid w:val="00867E18"/>
    <w:rsid w:val="00870374"/>
    <w:rsid w:val="00870F28"/>
    <w:rsid w:val="008713AC"/>
    <w:rsid w:val="008715DA"/>
    <w:rsid w:val="0087233E"/>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930"/>
    <w:rsid w:val="00886EF9"/>
    <w:rsid w:val="0089095B"/>
    <w:rsid w:val="00891217"/>
    <w:rsid w:val="0089177A"/>
    <w:rsid w:val="008917DB"/>
    <w:rsid w:val="00893553"/>
    <w:rsid w:val="00894BE1"/>
    <w:rsid w:val="00894CF9"/>
    <w:rsid w:val="00896234"/>
    <w:rsid w:val="00896501"/>
    <w:rsid w:val="00896E64"/>
    <w:rsid w:val="00897A1F"/>
    <w:rsid w:val="00897CB3"/>
    <w:rsid w:val="008A4A89"/>
    <w:rsid w:val="008A5748"/>
    <w:rsid w:val="008A64D9"/>
    <w:rsid w:val="008A67EC"/>
    <w:rsid w:val="008A693E"/>
    <w:rsid w:val="008A6CBF"/>
    <w:rsid w:val="008A7C05"/>
    <w:rsid w:val="008B0B2A"/>
    <w:rsid w:val="008B3620"/>
    <w:rsid w:val="008B36A9"/>
    <w:rsid w:val="008B4602"/>
    <w:rsid w:val="008B5691"/>
    <w:rsid w:val="008B57BE"/>
    <w:rsid w:val="008B5AC2"/>
    <w:rsid w:val="008B6380"/>
    <w:rsid w:val="008B74A8"/>
    <w:rsid w:val="008C0596"/>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1137"/>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5E34"/>
    <w:rsid w:val="008F62C1"/>
    <w:rsid w:val="008F6A60"/>
    <w:rsid w:val="008F6F7F"/>
    <w:rsid w:val="008F7174"/>
    <w:rsid w:val="008F756B"/>
    <w:rsid w:val="00903C70"/>
    <w:rsid w:val="00904629"/>
    <w:rsid w:val="00905204"/>
    <w:rsid w:val="0090768A"/>
    <w:rsid w:val="00907E7E"/>
    <w:rsid w:val="009102D9"/>
    <w:rsid w:val="00911724"/>
    <w:rsid w:val="00911B98"/>
    <w:rsid w:val="00911EDD"/>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3C5"/>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552E"/>
    <w:rsid w:val="00936ACF"/>
    <w:rsid w:val="00937164"/>
    <w:rsid w:val="0094026F"/>
    <w:rsid w:val="0094076F"/>
    <w:rsid w:val="00940FEF"/>
    <w:rsid w:val="009414EB"/>
    <w:rsid w:val="009419C5"/>
    <w:rsid w:val="0094345D"/>
    <w:rsid w:val="009435E2"/>
    <w:rsid w:val="0094399A"/>
    <w:rsid w:val="00944307"/>
    <w:rsid w:val="009444AD"/>
    <w:rsid w:val="0094565F"/>
    <w:rsid w:val="009459F7"/>
    <w:rsid w:val="00945F97"/>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7E9"/>
    <w:rsid w:val="00956AAE"/>
    <w:rsid w:val="009573D4"/>
    <w:rsid w:val="009600CB"/>
    <w:rsid w:val="009604F8"/>
    <w:rsid w:val="00961105"/>
    <w:rsid w:val="00961661"/>
    <w:rsid w:val="00961C41"/>
    <w:rsid w:val="009627E3"/>
    <w:rsid w:val="00962FA3"/>
    <w:rsid w:val="009641B4"/>
    <w:rsid w:val="00964599"/>
    <w:rsid w:val="009655E2"/>
    <w:rsid w:val="009657D8"/>
    <w:rsid w:val="00965D0B"/>
    <w:rsid w:val="009660D5"/>
    <w:rsid w:val="00966E8F"/>
    <w:rsid w:val="00966F65"/>
    <w:rsid w:val="00967987"/>
    <w:rsid w:val="00967DC8"/>
    <w:rsid w:val="00970014"/>
    <w:rsid w:val="00970447"/>
    <w:rsid w:val="00971185"/>
    <w:rsid w:val="00971D63"/>
    <w:rsid w:val="0097297D"/>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6175"/>
    <w:rsid w:val="0098717D"/>
    <w:rsid w:val="0098739D"/>
    <w:rsid w:val="00987CD7"/>
    <w:rsid w:val="0099072E"/>
    <w:rsid w:val="00990736"/>
    <w:rsid w:val="009925A6"/>
    <w:rsid w:val="009928F8"/>
    <w:rsid w:val="009930D4"/>
    <w:rsid w:val="0099348E"/>
    <w:rsid w:val="009945ED"/>
    <w:rsid w:val="00994B26"/>
    <w:rsid w:val="00995283"/>
    <w:rsid w:val="009958F8"/>
    <w:rsid w:val="00995A1C"/>
    <w:rsid w:val="00995C06"/>
    <w:rsid w:val="00995DE6"/>
    <w:rsid w:val="00996FFB"/>
    <w:rsid w:val="00997583"/>
    <w:rsid w:val="00997817"/>
    <w:rsid w:val="009A06D3"/>
    <w:rsid w:val="009A0CC3"/>
    <w:rsid w:val="009A0EFC"/>
    <w:rsid w:val="009A2752"/>
    <w:rsid w:val="009A2F59"/>
    <w:rsid w:val="009A39ED"/>
    <w:rsid w:val="009A3A9E"/>
    <w:rsid w:val="009A4496"/>
    <w:rsid w:val="009A4D6A"/>
    <w:rsid w:val="009A511E"/>
    <w:rsid w:val="009A60A7"/>
    <w:rsid w:val="009A65F1"/>
    <w:rsid w:val="009A6DCF"/>
    <w:rsid w:val="009A718B"/>
    <w:rsid w:val="009A7E53"/>
    <w:rsid w:val="009B125C"/>
    <w:rsid w:val="009B179D"/>
    <w:rsid w:val="009B1D0C"/>
    <w:rsid w:val="009B2151"/>
    <w:rsid w:val="009B3656"/>
    <w:rsid w:val="009B4B09"/>
    <w:rsid w:val="009B563D"/>
    <w:rsid w:val="009B5BFC"/>
    <w:rsid w:val="009B6859"/>
    <w:rsid w:val="009B6B35"/>
    <w:rsid w:val="009B6BB4"/>
    <w:rsid w:val="009B7F18"/>
    <w:rsid w:val="009C0694"/>
    <w:rsid w:val="009C0AF1"/>
    <w:rsid w:val="009C19D5"/>
    <w:rsid w:val="009C1B9D"/>
    <w:rsid w:val="009C28AE"/>
    <w:rsid w:val="009C2B80"/>
    <w:rsid w:val="009C334E"/>
    <w:rsid w:val="009C3632"/>
    <w:rsid w:val="009C3A91"/>
    <w:rsid w:val="009C3D2F"/>
    <w:rsid w:val="009C477B"/>
    <w:rsid w:val="009C47F6"/>
    <w:rsid w:val="009C4A9A"/>
    <w:rsid w:val="009C515B"/>
    <w:rsid w:val="009C5FA5"/>
    <w:rsid w:val="009C606E"/>
    <w:rsid w:val="009C6D63"/>
    <w:rsid w:val="009C7770"/>
    <w:rsid w:val="009C7BD3"/>
    <w:rsid w:val="009D19B0"/>
    <w:rsid w:val="009D3042"/>
    <w:rsid w:val="009D3DBE"/>
    <w:rsid w:val="009D3FE2"/>
    <w:rsid w:val="009D4641"/>
    <w:rsid w:val="009D4BCD"/>
    <w:rsid w:val="009D4C56"/>
    <w:rsid w:val="009D54C4"/>
    <w:rsid w:val="009D5547"/>
    <w:rsid w:val="009D68CE"/>
    <w:rsid w:val="009D6A13"/>
    <w:rsid w:val="009D6C0C"/>
    <w:rsid w:val="009D7100"/>
    <w:rsid w:val="009D72D9"/>
    <w:rsid w:val="009D778A"/>
    <w:rsid w:val="009D77D1"/>
    <w:rsid w:val="009D78F1"/>
    <w:rsid w:val="009D7ADA"/>
    <w:rsid w:val="009E0639"/>
    <w:rsid w:val="009E12AF"/>
    <w:rsid w:val="009E1EF0"/>
    <w:rsid w:val="009E422B"/>
    <w:rsid w:val="009E52C0"/>
    <w:rsid w:val="009E531C"/>
    <w:rsid w:val="009E55F3"/>
    <w:rsid w:val="009E6E0D"/>
    <w:rsid w:val="009E7BE2"/>
    <w:rsid w:val="009E7DB0"/>
    <w:rsid w:val="009F0BDA"/>
    <w:rsid w:val="009F1432"/>
    <w:rsid w:val="009F1EF4"/>
    <w:rsid w:val="009F3F0C"/>
    <w:rsid w:val="009F4807"/>
    <w:rsid w:val="009F4BCD"/>
    <w:rsid w:val="009F5A7F"/>
    <w:rsid w:val="009F60B5"/>
    <w:rsid w:val="009F6920"/>
    <w:rsid w:val="009F7047"/>
    <w:rsid w:val="009F72BE"/>
    <w:rsid w:val="009F7509"/>
    <w:rsid w:val="00A015B9"/>
    <w:rsid w:val="00A016E7"/>
    <w:rsid w:val="00A01860"/>
    <w:rsid w:val="00A023FD"/>
    <w:rsid w:val="00A03624"/>
    <w:rsid w:val="00A039FA"/>
    <w:rsid w:val="00A03F20"/>
    <w:rsid w:val="00A0474F"/>
    <w:rsid w:val="00A0478D"/>
    <w:rsid w:val="00A04EEF"/>
    <w:rsid w:val="00A051D7"/>
    <w:rsid w:val="00A05318"/>
    <w:rsid w:val="00A05AA0"/>
    <w:rsid w:val="00A05C39"/>
    <w:rsid w:val="00A07AED"/>
    <w:rsid w:val="00A10735"/>
    <w:rsid w:val="00A10A34"/>
    <w:rsid w:val="00A11373"/>
    <w:rsid w:val="00A11EF7"/>
    <w:rsid w:val="00A1312E"/>
    <w:rsid w:val="00A1373F"/>
    <w:rsid w:val="00A14F42"/>
    <w:rsid w:val="00A1543A"/>
    <w:rsid w:val="00A1557C"/>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76D"/>
    <w:rsid w:val="00A318ED"/>
    <w:rsid w:val="00A31A06"/>
    <w:rsid w:val="00A326C1"/>
    <w:rsid w:val="00A345F8"/>
    <w:rsid w:val="00A358A8"/>
    <w:rsid w:val="00A35DE2"/>
    <w:rsid w:val="00A36224"/>
    <w:rsid w:val="00A365F4"/>
    <w:rsid w:val="00A37E4C"/>
    <w:rsid w:val="00A40709"/>
    <w:rsid w:val="00A40807"/>
    <w:rsid w:val="00A40A7C"/>
    <w:rsid w:val="00A40D89"/>
    <w:rsid w:val="00A41E58"/>
    <w:rsid w:val="00A4259C"/>
    <w:rsid w:val="00A42C29"/>
    <w:rsid w:val="00A43253"/>
    <w:rsid w:val="00A43318"/>
    <w:rsid w:val="00A4349C"/>
    <w:rsid w:val="00A439AB"/>
    <w:rsid w:val="00A43F81"/>
    <w:rsid w:val="00A4402D"/>
    <w:rsid w:val="00A466BA"/>
    <w:rsid w:val="00A46B03"/>
    <w:rsid w:val="00A46CC9"/>
    <w:rsid w:val="00A46F3C"/>
    <w:rsid w:val="00A47333"/>
    <w:rsid w:val="00A47AA7"/>
    <w:rsid w:val="00A47B3A"/>
    <w:rsid w:val="00A50211"/>
    <w:rsid w:val="00A518CF"/>
    <w:rsid w:val="00A533D1"/>
    <w:rsid w:val="00A53688"/>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969"/>
    <w:rsid w:val="00A63A93"/>
    <w:rsid w:val="00A6422E"/>
    <w:rsid w:val="00A65202"/>
    <w:rsid w:val="00A65AE5"/>
    <w:rsid w:val="00A65B9F"/>
    <w:rsid w:val="00A6681C"/>
    <w:rsid w:val="00A67377"/>
    <w:rsid w:val="00A67D1C"/>
    <w:rsid w:val="00A67E83"/>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972"/>
    <w:rsid w:val="00A811CD"/>
    <w:rsid w:val="00A81AA7"/>
    <w:rsid w:val="00A82E25"/>
    <w:rsid w:val="00A83402"/>
    <w:rsid w:val="00A83E42"/>
    <w:rsid w:val="00A8457F"/>
    <w:rsid w:val="00A861DF"/>
    <w:rsid w:val="00A862C9"/>
    <w:rsid w:val="00A8657F"/>
    <w:rsid w:val="00A87725"/>
    <w:rsid w:val="00A87AD1"/>
    <w:rsid w:val="00A87B8D"/>
    <w:rsid w:val="00A87BC0"/>
    <w:rsid w:val="00A90256"/>
    <w:rsid w:val="00A906DA"/>
    <w:rsid w:val="00A90CF2"/>
    <w:rsid w:val="00A90D41"/>
    <w:rsid w:val="00A91421"/>
    <w:rsid w:val="00A91CB8"/>
    <w:rsid w:val="00A92203"/>
    <w:rsid w:val="00A92DA0"/>
    <w:rsid w:val="00A9486C"/>
    <w:rsid w:val="00A95141"/>
    <w:rsid w:val="00A956DD"/>
    <w:rsid w:val="00A9646E"/>
    <w:rsid w:val="00A96C57"/>
    <w:rsid w:val="00A97484"/>
    <w:rsid w:val="00A97B8B"/>
    <w:rsid w:val="00AA0823"/>
    <w:rsid w:val="00AA1BCE"/>
    <w:rsid w:val="00AA2896"/>
    <w:rsid w:val="00AA2BD3"/>
    <w:rsid w:val="00AA2E31"/>
    <w:rsid w:val="00AA324E"/>
    <w:rsid w:val="00AA33BF"/>
    <w:rsid w:val="00AA3BAC"/>
    <w:rsid w:val="00AA5400"/>
    <w:rsid w:val="00AA5C08"/>
    <w:rsid w:val="00AA5E73"/>
    <w:rsid w:val="00AA67F6"/>
    <w:rsid w:val="00AB0719"/>
    <w:rsid w:val="00AB1037"/>
    <w:rsid w:val="00AB1278"/>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6FA"/>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3B4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0B6"/>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58F5"/>
    <w:rsid w:val="00B07C87"/>
    <w:rsid w:val="00B1016F"/>
    <w:rsid w:val="00B10198"/>
    <w:rsid w:val="00B103AB"/>
    <w:rsid w:val="00B103D1"/>
    <w:rsid w:val="00B11806"/>
    <w:rsid w:val="00B141B9"/>
    <w:rsid w:val="00B142F0"/>
    <w:rsid w:val="00B14388"/>
    <w:rsid w:val="00B14F75"/>
    <w:rsid w:val="00B16670"/>
    <w:rsid w:val="00B16C65"/>
    <w:rsid w:val="00B16FDE"/>
    <w:rsid w:val="00B17BE8"/>
    <w:rsid w:val="00B20115"/>
    <w:rsid w:val="00B20671"/>
    <w:rsid w:val="00B20D5B"/>
    <w:rsid w:val="00B20EBC"/>
    <w:rsid w:val="00B213DD"/>
    <w:rsid w:val="00B22395"/>
    <w:rsid w:val="00B23460"/>
    <w:rsid w:val="00B25254"/>
    <w:rsid w:val="00B254FD"/>
    <w:rsid w:val="00B26986"/>
    <w:rsid w:val="00B26A05"/>
    <w:rsid w:val="00B277DA"/>
    <w:rsid w:val="00B2789A"/>
    <w:rsid w:val="00B2798D"/>
    <w:rsid w:val="00B305C5"/>
    <w:rsid w:val="00B310BD"/>
    <w:rsid w:val="00B316CB"/>
    <w:rsid w:val="00B319AE"/>
    <w:rsid w:val="00B3208A"/>
    <w:rsid w:val="00B341A0"/>
    <w:rsid w:val="00B34A81"/>
    <w:rsid w:val="00B350D2"/>
    <w:rsid w:val="00B36007"/>
    <w:rsid w:val="00B3709F"/>
    <w:rsid w:val="00B3748A"/>
    <w:rsid w:val="00B40BDC"/>
    <w:rsid w:val="00B40CC3"/>
    <w:rsid w:val="00B419AE"/>
    <w:rsid w:val="00B42287"/>
    <w:rsid w:val="00B425D1"/>
    <w:rsid w:val="00B4270B"/>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098"/>
    <w:rsid w:val="00B60264"/>
    <w:rsid w:val="00B6090C"/>
    <w:rsid w:val="00B60A5B"/>
    <w:rsid w:val="00B612A9"/>
    <w:rsid w:val="00B62848"/>
    <w:rsid w:val="00B62DE7"/>
    <w:rsid w:val="00B62FBF"/>
    <w:rsid w:val="00B63136"/>
    <w:rsid w:val="00B640B4"/>
    <w:rsid w:val="00B645B3"/>
    <w:rsid w:val="00B64CC0"/>
    <w:rsid w:val="00B64F61"/>
    <w:rsid w:val="00B65445"/>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5A59"/>
    <w:rsid w:val="00B75C54"/>
    <w:rsid w:val="00B76531"/>
    <w:rsid w:val="00B77559"/>
    <w:rsid w:val="00B80757"/>
    <w:rsid w:val="00B8081C"/>
    <w:rsid w:val="00B8095B"/>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139"/>
    <w:rsid w:val="00B93889"/>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4C26"/>
    <w:rsid w:val="00BA5AF8"/>
    <w:rsid w:val="00BA7138"/>
    <w:rsid w:val="00BA795F"/>
    <w:rsid w:val="00BA7CBD"/>
    <w:rsid w:val="00BB0602"/>
    <w:rsid w:val="00BB07CB"/>
    <w:rsid w:val="00BB1149"/>
    <w:rsid w:val="00BB1B50"/>
    <w:rsid w:val="00BB214D"/>
    <w:rsid w:val="00BB237A"/>
    <w:rsid w:val="00BB2C0C"/>
    <w:rsid w:val="00BB2F44"/>
    <w:rsid w:val="00BB412D"/>
    <w:rsid w:val="00BB425B"/>
    <w:rsid w:val="00BB43E7"/>
    <w:rsid w:val="00BB4909"/>
    <w:rsid w:val="00BB4C35"/>
    <w:rsid w:val="00BB55EE"/>
    <w:rsid w:val="00BB5924"/>
    <w:rsid w:val="00BB5A96"/>
    <w:rsid w:val="00BB5F02"/>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3A03"/>
    <w:rsid w:val="00BD5855"/>
    <w:rsid w:val="00BD596B"/>
    <w:rsid w:val="00BD59E5"/>
    <w:rsid w:val="00BD5D5A"/>
    <w:rsid w:val="00BD6C03"/>
    <w:rsid w:val="00BD6F02"/>
    <w:rsid w:val="00BD7728"/>
    <w:rsid w:val="00BE0221"/>
    <w:rsid w:val="00BE08C3"/>
    <w:rsid w:val="00BE139F"/>
    <w:rsid w:val="00BE13FD"/>
    <w:rsid w:val="00BE1CF1"/>
    <w:rsid w:val="00BE4124"/>
    <w:rsid w:val="00BE50EE"/>
    <w:rsid w:val="00BE53BF"/>
    <w:rsid w:val="00BE59D4"/>
    <w:rsid w:val="00BE5ABD"/>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0808"/>
    <w:rsid w:val="00C013BE"/>
    <w:rsid w:val="00C0258F"/>
    <w:rsid w:val="00C02817"/>
    <w:rsid w:val="00C036B0"/>
    <w:rsid w:val="00C050B7"/>
    <w:rsid w:val="00C055B5"/>
    <w:rsid w:val="00C0573C"/>
    <w:rsid w:val="00C05773"/>
    <w:rsid w:val="00C061DF"/>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0FFD"/>
    <w:rsid w:val="00C21FED"/>
    <w:rsid w:val="00C22A62"/>
    <w:rsid w:val="00C23C63"/>
    <w:rsid w:val="00C24536"/>
    <w:rsid w:val="00C2458B"/>
    <w:rsid w:val="00C248CD"/>
    <w:rsid w:val="00C24C01"/>
    <w:rsid w:val="00C2541A"/>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DB1"/>
    <w:rsid w:val="00C35EA4"/>
    <w:rsid w:val="00C36561"/>
    <w:rsid w:val="00C371E8"/>
    <w:rsid w:val="00C4042A"/>
    <w:rsid w:val="00C40CBF"/>
    <w:rsid w:val="00C415FF"/>
    <w:rsid w:val="00C428FA"/>
    <w:rsid w:val="00C43599"/>
    <w:rsid w:val="00C43A6A"/>
    <w:rsid w:val="00C43CF6"/>
    <w:rsid w:val="00C43E04"/>
    <w:rsid w:val="00C44451"/>
    <w:rsid w:val="00C44EF6"/>
    <w:rsid w:val="00C45D48"/>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57DF8"/>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66C60"/>
    <w:rsid w:val="00C70E84"/>
    <w:rsid w:val="00C7140A"/>
    <w:rsid w:val="00C72671"/>
    <w:rsid w:val="00C72D48"/>
    <w:rsid w:val="00C73AAF"/>
    <w:rsid w:val="00C75D03"/>
    <w:rsid w:val="00C7601A"/>
    <w:rsid w:val="00C76D0B"/>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451E"/>
    <w:rsid w:val="00C85AD5"/>
    <w:rsid w:val="00C8625E"/>
    <w:rsid w:val="00C90656"/>
    <w:rsid w:val="00C90FB4"/>
    <w:rsid w:val="00C91DE3"/>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D88"/>
    <w:rsid w:val="00CA406E"/>
    <w:rsid w:val="00CA4E56"/>
    <w:rsid w:val="00CA51B5"/>
    <w:rsid w:val="00CA61AF"/>
    <w:rsid w:val="00CA6FBE"/>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169A"/>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4B5"/>
    <w:rsid w:val="00CD1C29"/>
    <w:rsid w:val="00CD3008"/>
    <w:rsid w:val="00CD3A53"/>
    <w:rsid w:val="00CD4F6A"/>
    <w:rsid w:val="00CD5099"/>
    <w:rsid w:val="00CD595F"/>
    <w:rsid w:val="00CD6673"/>
    <w:rsid w:val="00CD6CAA"/>
    <w:rsid w:val="00CD758F"/>
    <w:rsid w:val="00CD7932"/>
    <w:rsid w:val="00CD7CDF"/>
    <w:rsid w:val="00CE0821"/>
    <w:rsid w:val="00CE0E34"/>
    <w:rsid w:val="00CE1010"/>
    <w:rsid w:val="00CE1237"/>
    <w:rsid w:val="00CE27B2"/>
    <w:rsid w:val="00CE3F50"/>
    <w:rsid w:val="00CE4517"/>
    <w:rsid w:val="00CE53B0"/>
    <w:rsid w:val="00CE596C"/>
    <w:rsid w:val="00CE60E7"/>
    <w:rsid w:val="00CE6D4E"/>
    <w:rsid w:val="00CF0CBA"/>
    <w:rsid w:val="00CF183A"/>
    <w:rsid w:val="00CF24AC"/>
    <w:rsid w:val="00CF28C6"/>
    <w:rsid w:val="00CF2F7B"/>
    <w:rsid w:val="00CF3341"/>
    <w:rsid w:val="00CF386D"/>
    <w:rsid w:val="00CF3A25"/>
    <w:rsid w:val="00CF3E2E"/>
    <w:rsid w:val="00CF448F"/>
    <w:rsid w:val="00CF48D4"/>
    <w:rsid w:val="00CF50CA"/>
    <w:rsid w:val="00CF59B0"/>
    <w:rsid w:val="00CF6011"/>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6DD"/>
    <w:rsid w:val="00D13861"/>
    <w:rsid w:val="00D13910"/>
    <w:rsid w:val="00D13B30"/>
    <w:rsid w:val="00D13E9E"/>
    <w:rsid w:val="00D14190"/>
    <w:rsid w:val="00D15554"/>
    <w:rsid w:val="00D168D1"/>
    <w:rsid w:val="00D168FA"/>
    <w:rsid w:val="00D16F7C"/>
    <w:rsid w:val="00D177D2"/>
    <w:rsid w:val="00D17C7A"/>
    <w:rsid w:val="00D20306"/>
    <w:rsid w:val="00D22CD8"/>
    <w:rsid w:val="00D23324"/>
    <w:rsid w:val="00D23D33"/>
    <w:rsid w:val="00D248B3"/>
    <w:rsid w:val="00D24CB2"/>
    <w:rsid w:val="00D25389"/>
    <w:rsid w:val="00D2625F"/>
    <w:rsid w:val="00D26645"/>
    <w:rsid w:val="00D27312"/>
    <w:rsid w:val="00D279BF"/>
    <w:rsid w:val="00D27CAF"/>
    <w:rsid w:val="00D27E29"/>
    <w:rsid w:val="00D313B2"/>
    <w:rsid w:val="00D31776"/>
    <w:rsid w:val="00D31905"/>
    <w:rsid w:val="00D32C2E"/>
    <w:rsid w:val="00D32E7C"/>
    <w:rsid w:val="00D333DE"/>
    <w:rsid w:val="00D33761"/>
    <w:rsid w:val="00D3399F"/>
    <w:rsid w:val="00D36EDB"/>
    <w:rsid w:val="00D36FFE"/>
    <w:rsid w:val="00D37F93"/>
    <w:rsid w:val="00D41028"/>
    <w:rsid w:val="00D41A5B"/>
    <w:rsid w:val="00D451DC"/>
    <w:rsid w:val="00D45683"/>
    <w:rsid w:val="00D468D6"/>
    <w:rsid w:val="00D478C4"/>
    <w:rsid w:val="00D47F38"/>
    <w:rsid w:val="00D503E3"/>
    <w:rsid w:val="00D506C6"/>
    <w:rsid w:val="00D50BFC"/>
    <w:rsid w:val="00D51A68"/>
    <w:rsid w:val="00D51DE9"/>
    <w:rsid w:val="00D52D02"/>
    <w:rsid w:val="00D53203"/>
    <w:rsid w:val="00D5481B"/>
    <w:rsid w:val="00D54FDD"/>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16CC"/>
    <w:rsid w:val="00D742F7"/>
    <w:rsid w:val="00D75346"/>
    <w:rsid w:val="00D758D8"/>
    <w:rsid w:val="00D75EE2"/>
    <w:rsid w:val="00D77C9A"/>
    <w:rsid w:val="00D77FEB"/>
    <w:rsid w:val="00D805BC"/>
    <w:rsid w:val="00D80949"/>
    <w:rsid w:val="00D80DE3"/>
    <w:rsid w:val="00D810EA"/>
    <w:rsid w:val="00D81F3C"/>
    <w:rsid w:val="00D832F8"/>
    <w:rsid w:val="00D8390D"/>
    <w:rsid w:val="00D83931"/>
    <w:rsid w:val="00D8459F"/>
    <w:rsid w:val="00D848FA"/>
    <w:rsid w:val="00D85BB7"/>
    <w:rsid w:val="00D867E8"/>
    <w:rsid w:val="00D86D34"/>
    <w:rsid w:val="00D870CF"/>
    <w:rsid w:val="00D87727"/>
    <w:rsid w:val="00D90380"/>
    <w:rsid w:val="00D9106A"/>
    <w:rsid w:val="00D91224"/>
    <w:rsid w:val="00D91C96"/>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310"/>
    <w:rsid w:val="00DB1548"/>
    <w:rsid w:val="00DB1B89"/>
    <w:rsid w:val="00DB21D6"/>
    <w:rsid w:val="00DB4A31"/>
    <w:rsid w:val="00DB58DB"/>
    <w:rsid w:val="00DB6751"/>
    <w:rsid w:val="00DB6CA0"/>
    <w:rsid w:val="00DB6D28"/>
    <w:rsid w:val="00DB6E3B"/>
    <w:rsid w:val="00DB76CD"/>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4836"/>
    <w:rsid w:val="00DD4F9B"/>
    <w:rsid w:val="00DD56D9"/>
    <w:rsid w:val="00DD5BF7"/>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00D"/>
    <w:rsid w:val="00E07968"/>
    <w:rsid w:val="00E1009B"/>
    <w:rsid w:val="00E10745"/>
    <w:rsid w:val="00E10DB5"/>
    <w:rsid w:val="00E11018"/>
    <w:rsid w:val="00E115EF"/>
    <w:rsid w:val="00E11ACB"/>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37"/>
    <w:rsid w:val="00E356C0"/>
    <w:rsid w:val="00E36C68"/>
    <w:rsid w:val="00E36CF9"/>
    <w:rsid w:val="00E36F22"/>
    <w:rsid w:val="00E408D4"/>
    <w:rsid w:val="00E412D3"/>
    <w:rsid w:val="00E420D8"/>
    <w:rsid w:val="00E42406"/>
    <w:rsid w:val="00E436D7"/>
    <w:rsid w:val="00E44330"/>
    <w:rsid w:val="00E4694E"/>
    <w:rsid w:val="00E47120"/>
    <w:rsid w:val="00E47613"/>
    <w:rsid w:val="00E50114"/>
    <w:rsid w:val="00E50D93"/>
    <w:rsid w:val="00E513AD"/>
    <w:rsid w:val="00E51648"/>
    <w:rsid w:val="00E51FAE"/>
    <w:rsid w:val="00E521B4"/>
    <w:rsid w:val="00E524F6"/>
    <w:rsid w:val="00E52CBE"/>
    <w:rsid w:val="00E5381C"/>
    <w:rsid w:val="00E54442"/>
    <w:rsid w:val="00E54705"/>
    <w:rsid w:val="00E55139"/>
    <w:rsid w:val="00E56C98"/>
    <w:rsid w:val="00E56F13"/>
    <w:rsid w:val="00E56F74"/>
    <w:rsid w:val="00E608D5"/>
    <w:rsid w:val="00E617FC"/>
    <w:rsid w:val="00E618BB"/>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2F7"/>
    <w:rsid w:val="00E71456"/>
    <w:rsid w:val="00E722DD"/>
    <w:rsid w:val="00E735C9"/>
    <w:rsid w:val="00E738B8"/>
    <w:rsid w:val="00E738C8"/>
    <w:rsid w:val="00E743F3"/>
    <w:rsid w:val="00E75773"/>
    <w:rsid w:val="00E76083"/>
    <w:rsid w:val="00E76C78"/>
    <w:rsid w:val="00E77B24"/>
    <w:rsid w:val="00E80253"/>
    <w:rsid w:val="00E80D73"/>
    <w:rsid w:val="00E810C0"/>
    <w:rsid w:val="00E822D6"/>
    <w:rsid w:val="00E8270C"/>
    <w:rsid w:val="00E829E0"/>
    <w:rsid w:val="00E82D8C"/>
    <w:rsid w:val="00E83AB1"/>
    <w:rsid w:val="00E8542A"/>
    <w:rsid w:val="00E861E2"/>
    <w:rsid w:val="00E86465"/>
    <w:rsid w:val="00E864E5"/>
    <w:rsid w:val="00E87216"/>
    <w:rsid w:val="00E90ADE"/>
    <w:rsid w:val="00E9171F"/>
    <w:rsid w:val="00E92116"/>
    <w:rsid w:val="00E92190"/>
    <w:rsid w:val="00E928FD"/>
    <w:rsid w:val="00E933FB"/>
    <w:rsid w:val="00E93622"/>
    <w:rsid w:val="00E937F9"/>
    <w:rsid w:val="00E93A39"/>
    <w:rsid w:val="00E95007"/>
    <w:rsid w:val="00E9609C"/>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84A"/>
    <w:rsid w:val="00ED0CE3"/>
    <w:rsid w:val="00ED0ECB"/>
    <w:rsid w:val="00ED1518"/>
    <w:rsid w:val="00ED1BA9"/>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043"/>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118"/>
    <w:rsid w:val="00F004B0"/>
    <w:rsid w:val="00F0081F"/>
    <w:rsid w:val="00F0130D"/>
    <w:rsid w:val="00F022C2"/>
    <w:rsid w:val="00F0242D"/>
    <w:rsid w:val="00F024E2"/>
    <w:rsid w:val="00F0289C"/>
    <w:rsid w:val="00F031D5"/>
    <w:rsid w:val="00F03D77"/>
    <w:rsid w:val="00F04C61"/>
    <w:rsid w:val="00F054CD"/>
    <w:rsid w:val="00F062C7"/>
    <w:rsid w:val="00F0648F"/>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4D93"/>
    <w:rsid w:val="00F54E07"/>
    <w:rsid w:val="00F5540D"/>
    <w:rsid w:val="00F55A6D"/>
    <w:rsid w:val="00F55CBE"/>
    <w:rsid w:val="00F55E9F"/>
    <w:rsid w:val="00F569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0D71"/>
    <w:rsid w:val="00F71D9A"/>
    <w:rsid w:val="00F725B5"/>
    <w:rsid w:val="00F73223"/>
    <w:rsid w:val="00F73355"/>
    <w:rsid w:val="00F74017"/>
    <w:rsid w:val="00F74B0C"/>
    <w:rsid w:val="00F74CE6"/>
    <w:rsid w:val="00F75124"/>
    <w:rsid w:val="00F76C0C"/>
    <w:rsid w:val="00F76C45"/>
    <w:rsid w:val="00F7757A"/>
    <w:rsid w:val="00F77ED8"/>
    <w:rsid w:val="00F77FA0"/>
    <w:rsid w:val="00F8050B"/>
    <w:rsid w:val="00F8244A"/>
    <w:rsid w:val="00F83A1E"/>
    <w:rsid w:val="00F844DC"/>
    <w:rsid w:val="00F85D79"/>
    <w:rsid w:val="00F86116"/>
    <w:rsid w:val="00F864EF"/>
    <w:rsid w:val="00F87DEE"/>
    <w:rsid w:val="00F908D9"/>
    <w:rsid w:val="00F90BC9"/>
    <w:rsid w:val="00F90E6D"/>
    <w:rsid w:val="00F91977"/>
    <w:rsid w:val="00F92225"/>
    <w:rsid w:val="00F924C3"/>
    <w:rsid w:val="00F93D11"/>
    <w:rsid w:val="00F9435F"/>
    <w:rsid w:val="00F9443F"/>
    <w:rsid w:val="00F94794"/>
    <w:rsid w:val="00F94B39"/>
    <w:rsid w:val="00F94DED"/>
    <w:rsid w:val="00F95363"/>
    <w:rsid w:val="00F95957"/>
    <w:rsid w:val="00F95B97"/>
    <w:rsid w:val="00F9600C"/>
    <w:rsid w:val="00F9614B"/>
    <w:rsid w:val="00F9617F"/>
    <w:rsid w:val="00F969FB"/>
    <w:rsid w:val="00F97353"/>
    <w:rsid w:val="00FA0DE5"/>
    <w:rsid w:val="00FA101C"/>
    <w:rsid w:val="00FA13DB"/>
    <w:rsid w:val="00FA149B"/>
    <w:rsid w:val="00FA171D"/>
    <w:rsid w:val="00FA1C3A"/>
    <w:rsid w:val="00FA1CBE"/>
    <w:rsid w:val="00FA2DED"/>
    <w:rsid w:val="00FA366E"/>
    <w:rsid w:val="00FA4288"/>
    <w:rsid w:val="00FA4B8A"/>
    <w:rsid w:val="00FA506F"/>
    <w:rsid w:val="00FA539F"/>
    <w:rsid w:val="00FA64DC"/>
    <w:rsid w:val="00FA73A1"/>
    <w:rsid w:val="00FA7FE5"/>
    <w:rsid w:val="00FB01C1"/>
    <w:rsid w:val="00FB09AE"/>
    <w:rsid w:val="00FB0CA5"/>
    <w:rsid w:val="00FB124F"/>
    <w:rsid w:val="00FB144E"/>
    <w:rsid w:val="00FB15B8"/>
    <w:rsid w:val="00FB30F6"/>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C7B04"/>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E7BDE"/>
    <w:rsid w:val="00FF07A7"/>
    <w:rsid w:val="00FF0837"/>
    <w:rsid w:val="00FF1316"/>
    <w:rsid w:val="00FF17C3"/>
    <w:rsid w:val="00FF212A"/>
    <w:rsid w:val="00FF26DE"/>
    <w:rsid w:val="00FF2ABC"/>
    <w:rsid w:val="00FF2E3D"/>
    <w:rsid w:val="00FF354C"/>
    <w:rsid w:val="00FF458A"/>
    <w:rsid w:val="00FF473F"/>
    <w:rsid w:val="00FF4A42"/>
    <w:rsid w:val="00FF5686"/>
    <w:rsid w:val="00FF5D50"/>
    <w:rsid w:val="00FF5F1B"/>
    <w:rsid w:val="00FF6929"/>
    <w:rsid w:val="00FF6FA6"/>
    <w:rsid w:val="00FF7EB2"/>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8B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Balk1">
    <w:name w:val="heading 1"/>
    <w:basedOn w:val="Normal"/>
    <w:next w:val="Normal"/>
    <w:link w:val="Balk1Char"/>
    <w:uiPriority w:val="9"/>
    <w:qFormat/>
    <w:rsid w:val="002A541C"/>
    <w:pPr>
      <w:spacing w:before="120" w:after="0" w:line="216" w:lineRule="auto"/>
      <w:ind w:firstLine="284"/>
      <w:outlineLvl w:val="0"/>
    </w:pPr>
    <w:rPr>
      <w:rFonts w:ascii="Gentium Plus" w:hAnsi="Gentium Plus" w:cs="Gentium Plus"/>
      <w:b/>
      <w:bCs/>
      <w:color w:val="000000" w:themeColor="text1"/>
      <w:sz w:val="20"/>
      <w:szCs w:val="20"/>
    </w:rPr>
  </w:style>
  <w:style w:type="paragraph" w:styleId="Balk2">
    <w:name w:val="heading 2"/>
    <w:basedOn w:val="Balk1"/>
    <w:next w:val="Normal"/>
    <w:link w:val="Balk2Char"/>
    <w:uiPriority w:val="9"/>
    <w:unhideWhenUsed/>
    <w:qFormat/>
    <w:rsid w:val="002A541C"/>
    <w:pPr>
      <w:outlineLvl w:val="1"/>
    </w:pPr>
  </w:style>
  <w:style w:type="paragraph" w:styleId="Balk6">
    <w:name w:val="heading 6"/>
    <w:basedOn w:val="Normal"/>
    <w:next w:val="Normal"/>
    <w:link w:val="Balk6Char"/>
    <w:uiPriority w:val="9"/>
    <w:semiHidden/>
    <w:unhideWhenUsed/>
    <w:qFormat/>
    <w:rsid w:val="00D8390D"/>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uiPriority w:val="99"/>
    <w:unhideWhenUsed/>
    <w:rsid w:val="00C273A6"/>
    <w:rPr>
      <w:color w:val="0000FF"/>
      <w:u w:val="single"/>
    </w:rPr>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pPr>
      <w:spacing w:after="0" w:line="240" w:lineRule="auto"/>
    </w:pPr>
    <w:rPr>
      <w:rFonts w:ascii="Segoe UI" w:hAnsi="Segoe UI" w:cs="Times New Roman"/>
      <w:sz w:val="18"/>
      <w:szCs w:val="18"/>
    </w:rPr>
  </w:style>
  <w:style w:type="table" w:styleId="TabloKlavuzu">
    <w:name w:val="Table Grid"/>
    <w:basedOn w:val="NormalTablo"/>
    <w:uiPriority w:val="5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E571A"/>
    <w:pPr>
      <w:autoSpaceDE w:val="0"/>
      <w:autoSpaceDN w:val="0"/>
      <w:adjustRightInd w:val="0"/>
    </w:pPr>
    <w:rPr>
      <w:rFonts w:ascii="Bookman Old Style" w:hAnsi="Bookman Old Style" w:cs="Bookman Old Style"/>
      <w:color w:val="000000"/>
      <w:sz w:val="24"/>
      <w:szCs w:val="24"/>
      <w:lang w:eastAsia="en-US"/>
    </w:rPr>
  </w:style>
  <w:style w:type="paragraph" w:styleId="ListeParagraf">
    <w:name w:val="List Paragraph"/>
    <w:basedOn w:val="Normal"/>
    <w:uiPriority w:val="34"/>
    <w:qFormat/>
    <w:rsid w:val="00D602BF"/>
    <w:pPr>
      <w:ind w:left="720"/>
      <w:contextualSpacing/>
    </w:pPr>
  </w:style>
  <w:style w:type="paragraph" w:styleId="DipnotMetni">
    <w:name w:val="footnote text"/>
    <w:aliases w:val="Dipnot Metni Char Char Char,Dipnot Metni Char Char,Dipnot Metni Char Char Char Char Char Char,Dipnot Metni Char Char Char Char Char Char Char Char,Dipnot Metni Char Char Char Char Char Char Char Char Char Char, Char,Char Char Char,1 cm"/>
    <w:basedOn w:val="Normal"/>
    <w:link w:val="DipnotMetniChar"/>
    <w:uiPriority w:val="99"/>
    <w:unhideWhenUsed/>
    <w:qFormat/>
    <w:rsid w:val="003E1AD6"/>
    <w:pPr>
      <w:spacing w:after="0" w:line="240" w:lineRule="auto"/>
    </w:pPr>
    <w:rPr>
      <w:rFonts w:cs="Times New Roman"/>
      <w:sz w:val="20"/>
      <w:szCs w:val="20"/>
    </w:rPr>
  </w:style>
  <w:style w:type="character" w:customStyle="1" w:styleId="DipnotMetniChar">
    <w:name w:val="Dipnot Metni Char"/>
    <w:aliases w:val="Dipnot Metni Char Char Char Char,Dipnot Metni Char Char Char1,Dipnot Metni Char Char Char Char Char Char Char,Dipnot Metni Char Char Char Char Char Char Char Char Char,Dipnot Metni Char Char Char Char Char Char Char Char Char Char Char"/>
    <w:link w:val="DipnotMetni"/>
    <w:uiPriority w:val="99"/>
    <w:rsid w:val="003E1AD6"/>
    <w:rPr>
      <w:sz w:val="20"/>
      <w:szCs w:val="20"/>
    </w:rPr>
  </w:style>
  <w:style w:type="character" w:styleId="DipnotBavurusu">
    <w:name w:val="footnote reference"/>
    <w:aliases w:val="Footnote Reference1,fr,Footnotes refss"/>
    <w:uiPriority w:val="99"/>
    <w:unhideWhenUsed/>
    <w:qFormat/>
    <w:rsid w:val="003E1AD6"/>
    <w:rPr>
      <w:vertAlign w:val="superscript"/>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spacing w:after="0" w:line="240" w:lineRule="auto"/>
      <w:ind w:firstLine="284"/>
      <w:jc w:val="both"/>
    </w:pPr>
    <w:rPr>
      <w:rFonts w:ascii="Gentium Plus" w:hAnsi="Gentium Plus" w:cs="Times New Roman"/>
      <w:spacing w:val="-2"/>
      <w:sz w:val="21"/>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character" w:customStyle="1" w:styleId="apple-converted-space">
    <w:name w:val="apple-converted-space"/>
    <w:basedOn w:val="VarsaylanParagrafYazTipi"/>
    <w:rsid w:val="00072DF1"/>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basedOn w:val="VarsaylanParagrafYazTipi"/>
    <w:link w:val="Balk1"/>
    <w:uiPriority w:val="9"/>
    <w:rsid w:val="002A541C"/>
    <w:rPr>
      <w:rFonts w:ascii="Gentium Plus" w:hAnsi="Gentium Plus" w:cs="Gentium Plus"/>
      <w:b/>
      <w:bCs/>
      <w:color w:val="000000" w:themeColor="text1"/>
      <w:lang w:eastAsia="en-US"/>
    </w:rPr>
  </w:style>
  <w:style w:type="character" w:customStyle="1" w:styleId="Balk2Char">
    <w:name w:val="Başlık 2 Char"/>
    <w:basedOn w:val="VarsaylanParagrafYazTipi"/>
    <w:link w:val="Balk2"/>
    <w:uiPriority w:val="9"/>
    <w:rsid w:val="002A541C"/>
    <w:rPr>
      <w:rFonts w:ascii="Gentium Plus" w:hAnsi="Gentium Plus" w:cs="Gentium Plus"/>
      <w:b/>
      <w:bCs/>
      <w:color w:val="000000" w:themeColor="text1"/>
      <w:lang w:eastAsia="en-US"/>
    </w:rPr>
  </w:style>
  <w:style w:type="table" w:styleId="DzTablo4">
    <w:name w:val="Plain Table 4"/>
    <w:basedOn w:val="NormalTablo"/>
    <w:uiPriority w:val="44"/>
    <w:rsid w:val="009B179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zeltme">
    <w:name w:val="Revision"/>
    <w:hidden/>
    <w:uiPriority w:val="99"/>
    <w:semiHidden/>
    <w:rsid w:val="00540D12"/>
    <w:rPr>
      <w:sz w:val="22"/>
      <w:szCs w:val="22"/>
      <w:lang w:eastAsia="en-US"/>
    </w:rPr>
  </w:style>
  <w:style w:type="character" w:styleId="zmlenmeyenBahsetme">
    <w:name w:val="Unresolved Mention"/>
    <w:basedOn w:val="VarsaylanParagrafYazTipi"/>
    <w:uiPriority w:val="99"/>
    <w:semiHidden/>
    <w:unhideWhenUsed/>
    <w:rsid w:val="00FA64DC"/>
    <w:rPr>
      <w:color w:val="605E5C"/>
      <w:shd w:val="clear" w:color="auto" w:fill="E1DFDD"/>
    </w:rPr>
  </w:style>
  <w:style w:type="character" w:styleId="AklamaBavurusu">
    <w:name w:val="annotation reference"/>
    <w:basedOn w:val="VarsaylanParagrafYazTipi"/>
    <w:uiPriority w:val="99"/>
    <w:semiHidden/>
    <w:unhideWhenUsed/>
    <w:rsid w:val="006B63E0"/>
    <w:rPr>
      <w:sz w:val="16"/>
      <w:szCs w:val="16"/>
    </w:rPr>
  </w:style>
  <w:style w:type="paragraph" w:styleId="AklamaMetni">
    <w:name w:val="annotation text"/>
    <w:basedOn w:val="Normal"/>
    <w:link w:val="AklamaMetniChar"/>
    <w:uiPriority w:val="99"/>
    <w:semiHidden/>
    <w:unhideWhenUsed/>
    <w:rsid w:val="006B63E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B63E0"/>
    <w:rPr>
      <w:lang w:eastAsia="en-US"/>
    </w:rPr>
  </w:style>
  <w:style w:type="paragraph" w:styleId="AklamaKonusu">
    <w:name w:val="annotation subject"/>
    <w:basedOn w:val="AklamaMetni"/>
    <w:next w:val="AklamaMetni"/>
    <w:link w:val="AklamaKonusuChar"/>
    <w:uiPriority w:val="99"/>
    <w:semiHidden/>
    <w:unhideWhenUsed/>
    <w:rsid w:val="006B63E0"/>
    <w:rPr>
      <w:b/>
      <w:bCs/>
    </w:rPr>
  </w:style>
  <w:style w:type="character" w:customStyle="1" w:styleId="AklamaKonusuChar">
    <w:name w:val="Açıklama Konusu Char"/>
    <w:basedOn w:val="AklamaMetniChar"/>
    <w:link w:val="AklamaKonusu"/>
    <w:uiPriority w:val="99"/>
    <w:semiHidden/>
    <w:rsid w:val="006B63E0"/>
    <w:rPr>
      <w:b/>
      <w:bCs/>
      <w:lang w:eastAsia="en-US"/>
    </w:rPr>
  </w:style>
  <w:style w:type="character" w:customStyle="1" w:styleId="Balk6Char">
    <w:name w:val="Başlık 6 Char"/>
    <w:basedOn w:val="VarsaylanParagrafYazTipi"/>
    <w:link w:val="Balk6"/>
    <w:uiPriority w:val="9"/>
    <w:semiHidden/>
    <w:rsid w:val="00D8390D"/>
    <w:rPr>
      <w:rFonts w:asciiTheme="majorHAnsi" w:eastAsiaTheme="majorEastAsia" w:hAnsiTheme="majorHAnsi" w:cstheme="majorBidi"/>
      <w:color w:val="243F60" w:themeColor="accent1" w:themeShade="7F"/>
      <w:sz w:val="22"/>
      <w:szCs w:val="22"/>
      <w:lang w:eastAsia="en-US"/>
    </w:rPr>
  </w:style>
  <w:style w:type="table" w:styleId="DzTablo2">
    <w:name w:val="Plain Table 2"/>
    <w:basedOn w:val="NormalTablo"/>
    <w:uiPriority w:val="42"/>
    <w:rsid w:val="0071160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lnt">
    <w:name w:val="Quote"/>
    <w:basedOn w:val="Normal"/>
    <w:next w:val="Normal"/>
    <w:link w:val="AlntChar"/>
    <w:uiPriority w:val="29"/>
    <w:qFormat/>
    <w:rsid w:val="00A97B8B"/>
    <w:pPr>
      <w:spacing w:after="0" w:line="216" w:lineRule="auto"/>
      <w:ind w:left="567" w:right="454"/>
      <w:jc w:val="both"/>
    </w:pPr>
    <w:rPr>
      <w:rFonts w:ascii="Gentium Plus" w:hAnsi="Gentium Plus" w:cs="Gentium Plus"/>
      <w:color w:val="000000" w:themeColor="text1"/>
      <w:sz w:val="18"/>
      <w:szCs w:val="18"/>
    </w:rPr>
  </w:style>
  <w:style w:type="character" w:customStyle="1" w:styleId="AlntChar">
    <w:name w:val="Alıntı Char"/>
    <w:basedOn w:val="VarsaylanParagrafYazTipi"/>
    <w:link w:val="Alnt"/>
    <w:uiPriority w:val="29"/>
    <w:rsid w:val="00A97B8B"/>
    <w:rPr>
      <w:rFonts w:ascii="Gentium Plus" w:hAnsi="Gentium Plus" w:cs="Gentium Plus"/>
      <w:color w:val="000000" w:themeColor="text1"/>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35515800">
      <w:bodyDiv w:val="1"/>
      <w:marLeft w:val="0"/>
      <w:marRight w:val="0"/>
      <w:marTop w:val="0"/>
      <w:marBottom w:val="0"/>
      <w:divBdr>
        <w:top w:val="none" w:sz="0" w:space="0" w:color="auto"/>
        <w:left w:val="none" w:sz="0" w:space="0" w:color="auto"/>
        <w:bottom w:val="none" w:sz="0" w:space="0" w:color="auto"/>
        <w:right w:val="none" w:sz="0" w:space="0" w:color="auto"/>
      </w:divBdr>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468788849">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1377648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707486">
      <w:bodyDiv w:val="1"/>
      <w:marLeft w:val="0"/>
      <w:marRight w:val="0"/>
      <w:marTop w:val="0"/>
      <w:marBottom w:val="0"/>
      <w:divBdr>
        <w:top w:val="none" w:sz="0" w:space="0" w:color="auto"/>
        <w:left w:val="none" w:sz="0" w:space="0" w:color="auto"/>
        <w:bottom w:val="none" w:sz="0" w:space="0" w:color="auto"/>
        <w:right w:val="none" w:sz="0" w:space="0" w:color="auto"/>
      </w:divBdr>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489057641">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108845">
      <w:bodyDiv w:val="1"/>
      <w:marLeft w:val="0"/>
      <w:marRight w:val="0"/>
      <w:marTop w:val="0"/>
      <w:marBottom w:val="0"/>
      <w:divBdr>
        <w:top w:val="none" w:sz="0" w:space="0" w:color="auto"/>
        <w:left w:val="none" w:sz="0" w:space="0" w:color="auto"/>
        <w:bottom w:val="none" w:sz="0" w:space="0" w:color="auto"/>
        <w:right w:val="none" w:sz="0" w:space="0" w:color="auto"/>
      </w:divBdr>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19414124">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58495061">
      <w:bodyDiv w:val="1"/>
      <w:marLeft w:val="0"/>
      <w:marRight w:val="0"/>
      <w:marTop w:val="0"/>
      <w:marBottom w:val="0"/>
      <w:divBdr>
        <w:top w:val="none" w:sz="0" w:space="0" w:color="auto"/>
        <w:left w:val="none" w:sz="0" w:space="0" w:color="auto"/>
        <w:bottom w:val="none" w:sz="0" w:space="0" w:color="auto"/>
        <w:right w:val="none" w:sz="0" w:space="0" w:color="auto"/>
      </w:divBdr>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568579">
      <w:bodyDiv w:val="1"/>
      <w:marLeft w:val="0"/>
      <w:marRight w:val="0"/>
      <w:marTop w:val="0"/>
      <w:marBottom w:val="0"/>
      <w:divBdr>
        <w:top w:val="none" w:sz="0" w:space="0" w:color="auto"/>
        <w:left w:val="none" w:sz="0" w:space="0" w:color="auto"/>
        <w:bottom w:val="none" w:sz="0" w:space="0" w:color="auto"/>
        <w:right w:val="none" w:sz="0" w:space="0" w:color="auto"/>
      </w:divBdr>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turkiye.un.org/tr/sdgs" TargetMode="External"/><Relationship Id="rId25" Type="http://schemas.openxmlformats.org/officeDocument/2006/relationships/footer" Target="footer7.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ergipark.org.tr/tr/download/article-file/2779097" TargetMode="External"/><Relationship Id="rId20" Type="http://schemas.openxmlformats.org/officeDocument/2006/relationships/header" Target="header5.xml"/><Relationship Id="rId29" Type="http://schemas.openxmlformats.org/officeDocument/2006/relationships/hyperlink" Target="https://www.isnadsistemi.org/download/isnad-fo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hyperlink" Target="https://www.isnadsistemi.org/download/gentiumplus-font/" TargetMode="Externa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yperlink" Target="https://www.isnadsistemi.org/guide/isnad2/akademik-yazim/5-anahtar-kelimelerin-secimi/" TargetMode="Externa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footer" Target="footer8.xml"/><Relationship Id="rId30" Type="http://schemas.openxmlformats.org/officeDocument/2006/relationships/hyperlink" Target="https://www.isnadsistemi.org/" TargetMode="External"/><Relationship Id="rId8" Type="http://schemas.openxmlformats.org/officeDocument/2006/relationships/hyperlink" Target="https://www.isnadsistemi.org/guide/isnad2/akademik-yazim/4-oz-ve-ozet-yazimi/"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file:///C:\Users\ESK&#304;YEN&#304;\Desktop\dergi\49.%20say&#305;\www.dergipark.org.tr\tr\pub\eskiyeni"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s://dergipark.org.tr/tr/pub/tetkik"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42962-47B5-403A-B87F-EC6D10865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2</Template>
  <TotalTime>0</TotalTime>
  <Pages>7</Pages>
  <Words>2125</Words>
  <Characters>12115</Characters>
  <Application>Microsoft Office Word</Application>
  <DocSecurity>0</DocSecurity>
  <Lines>100</Lines>
  <Paragraphs>28</Paragraphs>
  <ScaleCrop>false</ScaleCrop>
  <HeadingPairs>
    <vt:vector size="2" baseType="variant">
      <vt:variant>
        <vt:lpstr>Konu Başlığı</vt:lpstr>
      </vt:variant>
      <vt:variant>
        <vt:i4>1</vt:i4>
      </vt:variant>
    </vt:vector>
  </HeadingPairs>
  <TitlesOfParts>
    <vt:vector size="1" baseType="lpstr">
      <vt:lpstr>Başörtüsü Örtmeyi Bırakan Kadınların Dinî YaşantılarındaFarklılaşan Tecrübeleri Üzerine Nitel Bir Araştırma</vt:lpstr>
    </vt:vector>
  </TitlesOfParts>
  <Manager/>
  <Company/>
  <LinksUpToDate>false</LinksUpToDate>
  <CharactersWithSpaces>14212</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şörtüsü Örtmeyi Bırakan Kadınların Dinî YaşantılarındaFarklılaşan Tecrübeleri Üzerine Nitel Bir Araştırma</dc:title>
  <dc:subject>Social Siciences</dc:subject>
  <dc:creator/>
  <cp:keywords>Eskiyeni</cp:keywords>
  <dc:description>Eskiyeni ISSN: 1306-6218 eISSN: 2636-8536</dc:description>
  <cp:lastModifiedBy/>
  <cp:revision>1</cp:revision>
  <dcterms:created xsi:type="dcterms:W3CDTF">2024-07-15T20:22:00Z</dcterms:created>
  <dcterms:modified xsi:type="dcterms:W3CDTF">2024-07-15T20:22:00Z</dcterms:modified>
  <cp:category>Article</cp:category>
  <dc:language>Türkçe</dc:language>
</cp:coreProperties>
</file>